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92671" w14:textId="37FDE431" w:rsidR="001A2827" w:rsidRPr="001C7A3C" w:rsidRDefault="001A2827" w:rsidP="00035559">
      <w:pPr>
        <w:pStyle w:val="FirstParagraph"/>
        <w:spacing w:line="240" w:lineRule="auto"/>
        <w:rPr>
          <w:rFonts w:ascii="Cambria" w:hAnsi="Cambria" w:cs="Arial"/>
          <w:b/>
          <w:bCs/>
          <w:sz w:val="28"/>
          <w:szCs w:val="28"/>
        </w:rPr>
      </w:pPr>
      <w:r w:rsidRPr="001C7A3C">
        <w:rPr>
          <w:rFonts w:ascii="Cambria" w:hAnsi="Cambria" w:cs="Arial"/>
          <w:b/>
          <w:bCs/>
          <w:sz w:val="28"/>
          <w:szCs w:val="28"/>
        </w:rPr>
        <w:t>Supplementary M</w:t>
      </w:r>
      <w:r w:rsidR="00FD4670" w:rsidRPr="001C7A3C">
        <w:rPr>
          <w:rFonts w:ascii="Cambria" w:hAnsi="Cambria" w:cs="Arial"/>
          <w:b/>
          <w:bCs/>
          <w:sz w:val="28"/>
          <w:szCs w:val="28"/>
        </w:rPr>
        <w:t>aterial</w:t>
      </w:r>
    </w:p>
    <w:p w14:paraId="054BDABB" w14:textId="77777777" w:rsidR="000D683D" w:rsidRPr="001C7A3C" w:rsidRDefault="000D683D" w:rsidP="00035559">
      <w:pPr>
        <w:pStyle w:val="BodyText"/>
        <w:spacing w:line="240" w:lineRule="auto"/>
        <w:rPr>
          <w:rFonts w:ascii="Cambria" w:hAnsi="Cambria" w:cs="Arial"/>
          <w:sz w:val="20"/>
          <w:szCs w:val="20"/>
          <w:lang w:val="en-US"/>
        </w:rPr>
      </w:pPr>
    </w:p>
    <w:sdt>
      <w:sdtPr>
        <w:rPr>
          <w:rFonts w:ascii="Cambria" w:eastAsiaTheme="minorEastAsia" w:hAnsi="Cambria" w:cs="Arial"/>
          <w:b w:val="0"/>
          <w:bCs w:val="0"/>
          <w:smallCaps w:val="0"/>
          <w:color w:val="auto"/>
          <w:sz w:val="20"/>
          <w:szCs w:val="20"/>
        </w:rPr>
        <w:id w:val="1522672610"/>
        <w:docPartObj>
          <w:docPartGallery w:val="Table of Contents"/>
          <w:docPartUnique/>
        </w:docPartObj>
      </w:sdtPr>
      <w:sdtEndPr/>
      <w:sdtContent>
        <w:p w14:paraId="00F1E3A4" w14:textId="082C7A6E" w:rsidR="000D683D" w:rsidRPr="001C7A3C" w:rsidRDefault="000D683D" w:rsidP="00035559">
          <w:pPr>
            <w:pStyle w:val="TOCHeading"/>
            <w:numPr>
              <w:ilvl w:val="0"/>
              <w:numId w:val="0"/>
            </w:numPr>
            <w:spacing w:line="240" w:lineRule="auto"/>
            <w:ind w:left="432" w:hanging="432"/>
            <w:rPr>
              <w:rFonts w:ascii="Cambria" w:hAnsi="Cambria" w:cs="Arial"/>
              <w:sz w:val="18"/>
              <w:szCs w:val="18"/>
            </w:rPr>
          </w:pPr>
          <w:r w:rsidRPr="001C7A3C">
            <w:rPr>
              <w:rFonts w:ascii="Cambria" w:hAnsi="Cambria" w:cs="Arial"/>
              <w:sz w:val="18"/>
              <w:szCs w:val="18"/>
            </w:rPr>
            <w:t>Contents</w:t>
          </w:r>
        </w:p>
        <w:p w14:paraId="231B3461" w14:textId="7D0EF80B" w:rsidR="001C7A3C" w:rsidRPr="001C7A3C" w:rsidRDefault="000D683D">
          <w:pPr>
            <w:pStyle w:val="TOC1"/>
            <w:tabs>
              <w:tab w:val="left" w:pos="440"/>
              <w:tab w:val="right" w:leader="dot" w:pos="9016"/>
            </w:tabs>
            <w:rPr>
              <w:rFonts w:ascii="Cambria" w:hAnsi="Cambria"/>
              <w:noProof/>
              <w:lang w:eastAsia="en-GB"/>
            </w:rPr>
          </w:pPr>
          <w:r w:rsidRPr="001C7A3C">
            <w:rPr>
              <w:rFonts w:ascii="Cambria" w:hAnsi="Cambria" w:cs="Arial"/>
              <w:sz w:val="18"/>
              <w:szCs w:val="18"/>
            </w:rPr>
            <w:fldChar w:fldCharType="begin"/>
          </w:r>
          <w:r w:rsidRPr="001C7A3C">
            <w:rPr>
              <w:rFonts w:ascii="Cambria" w:hAnsi="Cambria" w:cs="Arial"/>
              <w:sz w:val="18"/>
              <w:szCs w:val="18"/>
            </w:rPr>
            <w:instrText xml:space="preserve"> TOC \o "1-3" \h \z \u </w:instrText>
          </w:r>
          <w:r w:rsidRPr="001C7A3C">
            <w:rPr>
              <w:rFonts w:ascii="Cambria" w:hAnsi="Cambria" w:cs="Arial"/>
              <w:sz w:val="18"/>
              <w:szCs w:val="18"/>
            </w:rPr>
            <w:fldChar w:fldCharType="separate"/>
          </w:r>
          <w:hyperlink w:anchor="_Toc225780167" w:history="1">
            <w:r w:rsidR="001C7A3C" w:rsidRPr="001C7A3C">
              <w:rPr>
                <w:rStyle w:val="Hyperlink"/>
                <w:rFonts w:ascii="Cambria" w:hAnsi="Cambria" w:cs="Arial"/>
                <w:noProof/>
                <w:lang w:val="en-US"/>
              </w:rPr>
              <w:t>1</w:t>
            </w:r>
            <w:r w:rsidR="001C7A3C" w:rsidRPr="001C7A3C">
              <w:rPr>
                <w:rFonts w:ascii="Cambria" w:hAnsi="Cambria"/>
                <w:noProof/>
                <w:lang w:eastAsia="en-GB"/>
              </w:rPr>
              <w:tab/>
            </w:r>
            <w:r w:rsidR="001C7A3C" w:rsidRPr="001C7A3C">
              <w:rPr>
                <w:rStyle w:val="Hyperlink"/>
                <w:rFonts w:ascii="Cambria" w:hAnsi="Cambria" w:cs="Arial"/>
                <w:noProof/>
                <w:lang w:val="en-US"/>
              </w:rPr>
              <w:t>Supplementary Method 1: Processing Prescriptions and Defining Prescription Episodes</w:t>
            </w:r>
            <w:r w:rsidR="001C7A3C" w:rsidRPr="001C7A3C">
              <w:rPr>
                <w:rFonts w:ascii="Cambria" w:hAnsi="Cambria"/>
                <w:noProof/>
                <w:webHidden/>
              </w:rPr>
              <w:tab/>
            </w:r>
            <w:r w:rsidR="001C7A3C" w:rsidRPr="001C7A3C">
              <w:rPr>
                <w:rFonts w:ascii="Cambria" w:hAnsi="Cambria"/>
                <w:noProof/>
                <w:webHidden/>
              </w:rPr>
              <w:fldChar w:fldCharType="begin"/>
            </w:r>
            <w:r w:rsidR="001C7A3C" w:rsidRPr="001C7A3C">
              <w:rPr>
                <w:rFonts w:ascii="Cambria" w:hAnsi="Cambria"/>
                <w:noProof/>
                <w:webHidden/>
              </w:rPr>
              <w:instrText xml:space="preserve"> PAGEREF _Toc225780167 \h </w:instrText>
            </w:r>
            <w:r w:rsidR="001C7A3C" w:rsidRPr="001C7A3C">
              <w:rPr>
                <w:rFonts w:ascii="Cambria" w:hAnsi="Cambria"/>
                <w:noProof/>
                <w:webHidden/>
              </w:rPr>
            </w:r>
            <w:r w:rsidR="001C7A3C" w:rsidRPr="001C7A3C">
              <w:rPr>
                <w:rFonts w:ascii="Cambria" w:hAnsi="Cambria"/>
                <w:noProof/>
                <w:webHidden/>
              </w:rPr>
              <w:fldChar w:fldCharType="separate"/>
            </w:r>
            <w:r w:rsidR="001C7A3C" w:rsidRPr="001C7A3C">
              <w:rPr>
                <w:rFonts w:ascii="Cambria" w:hAnsi="Cambria"/>
                <w:noProof/>
                <w:webHidden/>
              </w:rPr>
              <w:t>2</w:t>
            </w:r>
            <w:r w:rsidR="001C7A3C" w:rsidRPr="001C7A3C">
              <w:rPr>
                <w:rFonts w:ascii="Cambria" w:hAnsi="Cambria"/>
                <w:noProof/>
                <w:webHidden/>
              </w:rPr>
              <w:fldChar w:fldCharType="end"/>
            </w:r>
          </w:hyperlink>
        </w:p>
        <w:p w14:paraId="65B543B4" w14:textId="3F9ABA5D" w:rsidR="001C7A3C" w:rsidRPr="001C7A3C" w:rsidRDefault="006F0006">
          <w:pPr>
            <w:pStyle w:val="TOC1"/>
            <w:tabs>
              <w:tab w:val="left" w:pos="440"/>
              <w:tab w:val="right" w:leader="dot" w:pos="9016"/>
            </w:tabs>
            <w:rPr>
              <w:rFonts w:ascii="Cambria" w:hAnsi="Cambria"/>
              <w:noProof/>
              <w:lang w:eastAsia="en-GB"/>
            </w:rPr>
          </w:pPr>
          <w:hyperlink w:anchor="_Toc225780168" w:history="1">
            <w:r w:rsidR="001C7A3C" w:rsidRPr="001C7A3C">
              <w:rPr>
                <w:rStyle w:val="Hyperlink"/>
                <w:rFonts w:ascii="Cambria" w:hAnsi="Cambria"/>
                <w:noProof/>
                <w:lang w:val="en-US"/>
              </w:rPr>
              <w:t>2</w:t>
            </w:r>
            <w:r w:rsidR="001C7A3C" w:rsidRPr="001C7A3C">
              <w:rPr>
                <w:rFonts w:ascii="Cambria" w:hAnsi="Cambria"/>
                <w:noProof/>
                <w:lang w:eastAsia="en-GB"/>
              </w:rPr>
              <w:tab/>
            </w:r>
            <w:r w:rsidR="001C7A3C" w:rsidRPr="001C7A3C">
              <w:rPr>
                <w:rStyle w:val="Hyperlink"/>
                <w:rFonts w:ascii="Cambria" w:hAnsi="Cambria"/>
                <w:noProof/>
                <w:lang w:val="en-US"/>
              </w:rPr>
              <w:t>Supplementary Method 2: Defining Antidepressant Outcomes</w:t>
            </w:r>
            <w:r w:rsidR="001C7A3C" w:rsidRPr="001C7A3C">
              <w:rPr>
                <w:rFonts w:ascii="Cambria" w:hAnsi="Cambria"/>
                <w:noProof/>
                <w:webHidden/>
              </w:rPr>
              <w:tab/>
            </w:r>
            <w:r w:rsidR="001C7A3C" w:rsidRPr="001C7A3C">
              <w:rPr>
                <w:rFonts w:ascii="Cambria" w:hAnsi="Cambria"/>
                <w:noProof/>
                <w:webHidden/>
              </w:rPr>
              <w:fldChar w:fldCharType="begin"/>
            </w:r>
            <w:r w:rsidR="001C7A3C" w:rsidRPr="001C7A3C">
              <w:rPr>
                <w:rFonts w:ascii="Cambria" w:hAnsi="Cambria"/>
                <w:noProof/>
                <w:webHidden/>
              </w:rPr>
              <w:instrText xml:space="preserve"> PAGEREF _Toc225780168 \h </w:instrText>
            </w:r>
            <w:r w:rsidR="001C7A3C" w:rsidRPr="001C7A3C">
              <w:rPr>
                <w:rFonts w:ascii="Cambria" w:hAnsi="Cambria"/>
                <w:noProof/>
                <w:webHidden/>
              </w:rPr>
            </w:r>
            <w:r w:rsidR="001C7A3C" w:rsidRPr="001C7A3C">
              <w:rPr>
                <w:rFonts w:ascii="Cambria" w:hAnsi="Cambria"/>
                <w:noProof/>
                <w:webHidden/>
              </w:rPr>
              <w:fldChar w:fldCharType="separate"/>
            </w:r>
            <w:r w:rsidR="001C7A3C" w:rsidRPr="001C7A3C">
              <w:rPr>
                <w:rFonts w:ascii="Cambria" w:hAnsi="Cambria"/>
                <w:noProof/>
                <w:webHidden/>
              </w:rPr>
              <w:t>3</w:t>
            </w:r>
            <w:r w:rsidR="001C7A3C" w:rsidRPr="001C7A3C">
              <w:rPr>
                <w:rFonts w:ascii="Cambria" w:hAnsi="Cambria"/>
                <w:noProof/>
                <w:webHidden/>
              </w:rPr>
              <w:fldChar w:fldCharType="end"/>
            </w:r>
          </w:hyperlink>
        </w:p>
        <w:p w14:paraId="75F341C1" w14:textId="3D001A9D" w:rsidR="001C7A3C" w:rsidRPr="001C7A3C" w:rsidRDefault="006F0006">
          <w:pPr>
            <w:pStyle w:val="TOC1"/>
            <w:tabs>
              <w:tab w:val="left" w:pos="440"/>
              <w:tab w:val="right" w:leader="dot" w:pos="9016"/>
            </w:tabs>
            <w:rPr>
              <w:rFonts w:ascii="Cambria" w:hAnsi="Cambria"/>
              <w:noProof/>
              <w:lang w:eastAsia="en-GB"/>
            </w:rPr>
          </w:pPr>
          <w:hyperlink w:anchor="_Toc225780169" w:history="1">
            <w:r w:rsidR="001C7A3C" w:rsidRPr="001C7A3C">
              <w:rPr>
                <w:rStyle w:val="Hyperlink"/>
                <w:rFonts w:ascii="Cambria" w:hAnsi="Cambria"/>
                <w:noProof/>
                <w:lang w:val="en-US"/>
              </w:rPr>
              <w:t>3</w:t>
            </w:r>
            <w:r w:rsidR="001C7A3C" w:rsidRPr="001C7A3C">
              <w:rPr>
                <w:rFonts w:ascii="Cambria" w:hAnsi="Cambria"/>
                <w:noProof/>
                <w:lang w:eastAsia="en-GB"/>
              </w:rPr>
              <w:tab/>
            </w:r>
            <w:r w:rsidR="001C7A3C" w:rsidRPr="001C7A3C">
              <w:rPr>
                <w:rStyle w:val="Hyperlink"/>
                <w:rFonts w:ascii="Cambria" w:hAnsi="Cambria"/>
                <w:noProof/>
                <w:lang w:val="en-US"/>
              </w:rPr>
              <w:t>Supplementary Methods 3: Pooled Antidepressant Outcomes</w:t>
            </w:r>
            <w:r w:rsidR="001C7A3C" w:rsidRPr="001C7A3C">
              <w:rPr>
                <w:rFonts w:ascii="Cambria" w:hAnsi="Cambria"/>
                <w:noProof/>
                <w:webHidden/>
              </w:rPr>
              <w:tab/>
            </w:r>
            <w:r w:rsidR="001C7A3C" w:rsidRPr="001C7A3C">
              <w:rPr>
                <w:rFonts w:ascii="Cambria" w:hAnsi="Cambria"/>
                <w:noProof/>
                <w:webHidden/>
              </w:rPr>
              <w:fldChar w:fldCharType="begin"/>
            </w:r>
            <w:r w:rsidR="001C7A3C" w:rsidRPr="001C7A3C">
              <w:rPr>
                <w:rFonts w:ascii="Cambria" w:hAnsi="Cambria"/>
                <w:noProof/>
                <w:webHidden/>
              </w:rPr>
              <w:instrText xml:space="preserve"> PAGEREF _Toc225780169 \h </w:instrText>
            </w:r>
            <w:r w:rsidR="001C7A3C" w:rsidRPr="001C7A3C">
              <w:rPr>
                <w:rFonts w:ascii="Cambria" w:hAnsi="Cambria"/>
                <w:noProof/>
                <w:webHidden/>
              </w:rPr>
            </w:r>
            <w:r w:rsidR="001C7A3C" w:rsidRPr="001C7A3C">
              <w:rPr>
                <w:rFonts w:ascii="Cambria" w:hAnsi="Cambria"/>
                <w:noProof/>
                <w:webHidden/>
              </w:rPr>
              <w:fldChar w:fldCharType="separate"/>
            </w:r>
            <w:r w:rsidR="001C7A3C" w:rsidRPr="001C7A3C">
              <w:rPr>
                <w:rFonts w:ascii="Cambria" w:hAnsi="Cambria"/>
                <w:noProof/>
                <w:webHidden/>
              </w:rPr>
              <w:t>5</w:t>
            </w:r>
            <w:r w:rsidR="001C7A3C" w:rsidRPr="001C7A3C">
              <w:rPr>
                <w:rFonts w:ascii="Cambria" w:hAnsi="Cambria"/>
                <w:noProof/>
                <w:webHidden/>
              </w:rPr>
              <w:fldChar w:fldCharType="end"/>
            </w:r>
          </w:hyperlink>
        </w:p>
        <w:p w14:paraId="102E8280" w14:textId="7F97BB0D" w:rsidR="001C7A3C" w:rsidRPr="001C7A3C" w:rsidRDefault="006F0006">
          <w:pPr>
            <w:pStyle w:val="TOC1"/>
            <w:tabs>
              <w:tab w:val="left" w:pos="440"/>
              <w:tab w:val="right" w:leader="dot" w:pos="9016"/>
            </w:tabs>
            <w:rPr>
              <w:rFonts w:ascii="Cambria" w:hAnsi="Cambria"/>
              <w:noProof/>
              <w:lang w:eastAsia="en-GB"/>
            </w:rPr>
          </w:pPr>
          <w:hyperlink w:anchor="_Toc225780170" w:history="1">
            <w:r w:rsidR="001C7A3C" w:rsidRPr="001C7A3C">
              <w:rPr>
                <w:rStyle w:val="Hyperlink"/>
                <w:rFonts w:ascii="Cambria" w:hAnsi="Cambria"/>
                <w:noProof/>
                <w:lang w:val="en-US"/>
              </w:rPr>
              <w:t>4</w:t>
            </w:r>
            <w:r w:rsidR="001C7A3C" w:rsidRPr="001C7A3C">
              <w:rPr>
                <w:rFonts w:ascii="Cambria" w:hAnsi="Cambria"/>
                <w:noProof/>
                <w:lang w:eastAsia="en-GB"/>
              </w:rPr>
              <w:tab/>
            </w:r>
            <w:r w:rsidR="001C7A3C" w:rsidRPr="001C7A3C">
              <w:rPr>
                <w:rStyle w:val="Hyperlink"/>
                <w:rFonts w:ascii="Cambria" w:hAnsi="Cambria"/>
                <w:noProof/>
                <w:lang w:val="en-US"/>
              </w:rPr>
              <w:t>Supplementary Results 1: Associations of Covariates with Pooled Antidepressant Switching</w:t>
            </w:r>
            <w:r w:rsidR="001C7A3C" w:rsidRPr="001C7A3C">
              <w:rPr>
                <w:rFonts w:ascii="Cambria" w:hAnsi="Cambria"/>
                <w:noProof/>
                <w:webHidden/>
              </w:rPr>
              <w:tab/>
            </w:r>
            <w:r w:rsidR="001C7A3C" w:rsidRPr="001C7A3C">
              <w:rPr>
                <w:rFonts w:ascii="Cambria" w:hAnsi="Cambria"/>
                <w:noProof/>
                <w:webHidden/>
              </w:rPr>
              <w:fldChar w:fldCharType="begin"/>
            </w:r>
            <w:r w:rsidR="001C7A3C" w:rsidRPr="001C7A3C">
              <w:rPr>
                <w:rFonts w:ascii="Cambria" w:hAnsi="Cambria"/>
                <w:noProof/>
                <w:webHidden/>
              </w:rPr>
              <w:instrText xml:space="preserve"> PAGEREF _Toc225780170 \h </w:instrText>
            </w:r>
            <w:r w:rsidR="001C7A3C" w:rsidRPr="001C7A3C">
              <w:rPr>
                <w:rFonts w:ascii="Cambria" w:hAnsi="Cambria"/>
                <w:noProof/>
                <w:webHidden/>
              </w:rPr>
            </w:r>
            <w:r w:rsidR="001C7A3C" w:rsidRPr="001C7A3C">
              <w:rPr>
                <w:rFonts w:ascii="Cambria" w:hAnsi="Cambria"/>
                <w:noProof/>
                <w:webHidden/>
              </w:rPr>
              <w:fldChar w:fldCharType="separate"/>
            </w:r>
            <w:r w:rsidR="001C7A3C" w:rsidRPr="001C7A3C">
              <w:rPr>
                <w:rFonts w:ascii="Cambria" w:hAnsi="Cambria"/>
                <w:noProof/>
                <w:webHidden/>
              </w:rPr>
              <w:t>5</w:t>
            </w:r>
            <w:r w:rsidR="001C7A3C" w:rsidRPr="001C7A3C">
              <w:rPr>
                <w:rFonts w:ascii="Cambria" w:hAnsi="Cambria"/>
                <w:noProof/>
                <w:webHidden/>
              </w:rPr>
              <w:fldChar w:fldCharType="end"/>
            </w:r>
          </w:hyperlink>
        </w:p>
        <w:p w14:paraId="635125DD" w14:textId="6B04600E" w:rsidR="001C7A3C" w:rsidRPr="001C7A3C" w:rsidRDefault="006F0006">
          <w:pPr>
            <w:pStyle w:val="TOC1"/>
            <w:tabs>
              <w:tab w:val="left" w:pos="440"/>
              <w:tab w:val="right" w:leader="dot" w:pos="9016"/>
            </w:tabs>
            <w:rPr>
              <w:rFonts w:ascii="Cambria" w:hAnsi="Cambria"/>
              <w:noProof/>
              <w:lang w:eastAsia="en-GB"/>
            </w:rPr>
          </w:pPr>
          <w:hyperlink w:anchor="_Toc225780171" w:history="1">
            <w:r w:rsidR="001C7A3C" w:rsidRPr="001C7A3C">
              <w:rPr>
                <w:rStyle w:val="Hyperlink"/>
                <w:rFonts w:ascii="Cambria" w:hAnsi="Cambria" w:cs="Arial"/>
                <w:noProof/>
              </w:rPr>
              <w:t>5</w:t>
            </w:r>
            <w:r w:rsidR="001C7A3C" w:rsidRPr="001C7A3C">
              <w:rPr>
                <w:rFonts w:ascii="Cambria" w:hAnsi="Cambria"/>
                <w:noProof/>
                <w:lang w:eastAsia="en-GB"/>
              </w:rPr>
              <w:tab/>
            </w:r>
            <w:r w:rsidR="001C7A3C" w:rsidRPr="001C7A3C">
              <w:rPr>
                <w:rStyle w:val="Hyperlink"/>
                <w:rFonts w:ascii="Cambria" w:hAnsi="Cambria" w:cs="Arial"/>
                <w:noProof/>
              </w:rPr>
              <w:t>References</w:t>
            </w:r>
            <w:r w:rsidR="001C7A3C" w:rsidRPr="001C7A3C">
              <w:rPr>
                <w:rFonts w:ascii="Cambria" w:hAnsi="Cambria"/>
                <w:noProof/>
                <w:webHidden/>
              </w:rPr>
              <w:tab/>
            </w:r>
            <w:r w:rsidR="001C7A3C" w:rsidRPr="001C7A3C">
              <w:rPr>
                <w:rFonts w:ascii="Cambria" w:hAnsi="Cambria"/>
                <w:noProof/>
                <w:webHidden/>
              </w:rPr>
              <w:fldChar w:fldCharType="begin"/>
            </w:r>
            <w:r w:rsidR="001C7A3C" w:rsidRPr="001C7A3C">
              <w:rPr>
                <w:rFonts w:ascii="Cambria" w:hAnsi="Cambria"/>
                <w:noProof/>
                <w:webHidden/>
              </w:rPr>
              <w:instrText xml:space="preserve"> PAGEREF _Toc225780171 \h </w:instrText>
            </w:r>
            <w:r w:rsidR="001C7A3C" w:rsidRPr="001C7A3C">
              <w:rPr>
                <w:rFonts w:ascii="Cambria" w:hAnsi="Cambria"/>
                <w:noProof/>
                <w:webHidden/>
              </w:rPr>
            </w:r>
            <w:r w:rsidR="001C7A3C" w:rsidRPr="001C7A3C">
              <w:rPr>
                <w:rFonts w:ascii="Cambria" w:hAnsi="Cambria"/>
                <w:noProof/>
                <w:webHidden/>
              </w:rPr>
              <w:fldChar w:fldCharType="separate"/>
            </w:r>
            <w:r w:rsidR="001C7A3C" w:rsidRPr="001C7A3C">
              <w:rPr>
                <w:rFonts w:ascii="Cambria" w:hAnsi="Cambria"/>
                <w:noProof/>
                <w:webHidden/>
              </w:rPr>
              <w:t>6</w:t>
            </w:r>
            <w:r w:rsidR="001C7A3C" w:rsidRPr="001C7A3C">
              <w:rPr>
                <w:rFonts w:ascii="Cambria" w:hAnsi="Cambria"/>
                <w:noProof/>
                <w:webHidden/>
              </w:rPr>
              <w:fldChar w:fldCharType="end"/>
            </w:r>
          </w:hyperlink>
        </w:p>
        <w:p w14:paraId="5AB6CD0A" w14:textId="3B26866C" w:rsidR="000D683D" w:rsidRPr="001C7A3C" w:rsidRDefault="000D683D" w:rsidP="00035559">
          <w:pPr>
            <w:spacing w:line="240" w:lineRule="auto"/>
            <w:rPr>
              <w:rFonts w:ascii="Cambria" w:hAnsi="Cambria" w:cs="Arial"/>
              <w:sz w:val="20"/>
              <w:szCs w:val="20"/>
            </w:rPr>
          </w:pPr>
          <w:r w:rsidRPr="001C7A3C">
            <w:rPr>
              <w:rFonts w:ascii="Cambria" w:hAnsi="Cambria" w:cs="Arial"/>
              <w:b/>
              <w:bCs/>
              <w:sz w:val="18"/>
              <w:szCs w:val="18"/>
            </w:rPr>
            <w:fldChar w:fldCharType="end"/>
          </w:r>
        </w:p>
      </w:sdtContent>
    </w:sdt>
    <w:p w14:paraId="51C9F93B" w14:textId="77777777" w:rsidR="000D683D" w:rsidRPr="001C7A3C" w:rsidRDefault="000D683D" w:rsidP="00035559">
      <w:pPr>
        <w:pStyle w:val="BodyText"/>
        <w:spacing w:line="240" w:lineRule="auto"/>
        <w:rPr>
          <w:rFonts w:ascii="Cambria" w:hAnsi="Cambria" w:cs="Arial"/>
          <w:sz w:val="20"/>
          <w:szCs w:val="20"/>
          <w:lang w:val="en-US"/>
        </w:rPr>
      </w:pPr>
    </w:p>
    <w:p w14:paraId="322A2604" w14:textId="77777777" w:rsidR="00332E8A" w:rsidRPr="001C7A3C" w:rsidRDefault="00332E8A" w:rsidP="00035559">
      <w:pPr>
        <w:pStyle w:val="BodyText"/>
        <w:spacing w:line="240" w:lineRule="auto"/>
        <w:rPr>
          <w:rFonts w:ascii="Cambria" w:hAnsi="Cambria" w:cs="Arial"/>
          <w:b/>
          <w:bCs/>
          <w:sz w:val="20"/>
          <w:szCs w:val="20"/>
          <w:lang w:val="en-US"/>
        </w:rPr>
      </w:pPr>
    </w:p>
    <w:p w14:paraId="4572971D" w14:textId="44D6A20A" w:rsidR="00332E8A" w:rsidRPr="001C7A3C" w:rsidRDefault="00F21763" w:rsidP="00F21763">
      <w:pPr>
        <w:pStyle w:val="BodyText"/>
        <w:tabs>
          <w:tab w:val="left" w:pos="5850"/>
        </w:tabs>
        <w:spacing w:line="240" w:lineRule="auto"/>
        <w:rPr>
          <w:rFonts w:ascii="Cambria" w:hAnsi="Cambria" w:cs="Arial"/>
          <w:b/>
          <w:bCs/>
          <w:sz w:val="20"/>
          <w:szCs w:val="20"/>
          <w:lang w:val="en-US"/>
        </w:rPr>
      </w:pPr>
      <w:r w:rsidRPr="001C7A3C">
        <w:rPr>
          <w:rFonts w:ascii="Cambria" w:hAnsi="Cambria" w:cs="Arial"/>
          <w:b/>
          <w:bCs/>
          <w:sz w:val="20"/>
          <w:szCs w:val="20"/>
          <w:lang w:val="en-US"/>
        </w:rPr>
        <w:tab/>
      </w:r>
    </w:p>
    <w:p w14:paraId="46767657" w14:textId="77777777" w:rsidR="00332E8A" w:rsidRPr="001C7A3C" w:rsidRDefault="00332E8A" w:rsidP="00035559">
      <w:pPr>
        <w:pStyle w:val="BodyText"/>
        <w:spacing w:line="240" w:lineRule="auto"/>
        <w:rPr>
          <w:rFonts w:ascii="Cambria" w:hAnsi="Cambria" w:cs="Arial"/>
          <w:b/>
          <w:bCs/>
          <w:sz w:val="20"/>
          <w:szCs w:val="20"/>
          <w:lang w:val="en-US"/>
        </w:rPr>
      </w:pPr>
    </w:p>
    <w:p w14:paraId="1F0730B0" w14:textId="3ECC079B" w:rsidR="00332E8A" w:rsidRPr="001C7A3C" w:rsidRDefault="00332E8A" w:rsidP="00035559">
      <w:pPr>
        <w:pStyle w:val="BodyText"/>
        <w:spacing w:line="240" w:lineRule="auto"/>
        <w:rPr>
          <w:rFonts w:ascii="Cambria" w:hAnsi="Cambria" w:cs="Arial"/>
          <w:b/>
          <w:bCs/>
          <w:sz w:val="20"/>
          <w:szCs w:val="20"/>
          <w:lang w:val="en-US"/>
        </w:rPr>
      </w:pPr>
    </w:p>
    <w:p w14:paraId="12CD4D4F" w14:textId="77777777" w:rsidR="00A057A5" w:rsidRPr="001C7A3C" w:rsidRDefault="00A057A5" w:rsidP="00035559">
      <w:pPr>
        <w:pStyle w:val="BodyText"/>
        <w:spacing w:line="240" w:lineRule="auto"/>
        <w:rPr>
          <w:rFonts w:ascii="Cambria" w:hAnsi="Cambria" w:cs="Arial"/>
          <w:b/>
          <w:bCs/>
          <w:sz w:val="20"/>
          <w:szCs w:val="20"/>
          <w:lang w:val="en-US"/>
        </w:rPr>
      </w:pPr>
    </w:p>
    <w:p w14:paraId="5E08B817" w14:textId="77777777" w:rsidR="00A057A5" w:rsidRPr="001C7A3C" w:rsidRDefault="00A057A5" w:rsidP="00035559">
      <w:pPr>
        <w:pStyle w:val="BodyText"/>
        <w:spacing w:line="240" w:lineRule="auto"/>
        <w:rPr>
          <w:rFonts w:ascii="Cambria" w:hAnsi="Cambria" w:cs="Arial"/>
          <w:b/>
          <w:bCs/>
          <w:sz w:val="20"/>
          <w:szCs w:val="20"/>
          <w:lang w:val="en-US"/>
        </w:rPr>
      </w:pPr>
    </w:p>
    <w:p w14:paraId="68EF98B6" w14:textId="77777777" w:rsidR="00A057A5" w:rsidRPr="001C7A3C" w:rsidRDefault="00A057A5" w:rsidP="00035559">
      <w:pPr>
        <w:pStyle w:val="BodyText"/>
        <w:spacing w:line="240" w:lineRule="auto"/>
        <w:rPr>
          <w:rFonts w:ascii="Cambria" w:hAnsi="Cambria" w:cs="Arial"/>
          <w:b/>
          <w:bCs/>
          <w:sz w:val="20"/>
          <w:szCs w:val="20"/>
          <w:lang w:val="en-US"/>
        </w:rPr>
      </w:pPr>
    </w:p>
    <w:p w14:paraId="2104F204" w14:textId="77777777" w:rsidR="00A057A5" w:rsidRPr="001C7A3C" w:rsidRDefault="00A057A5" w:rsidP="00035559">
      <w:pPr>
        <w:pStyle w:val="BodyText"/>
        <w:spacing w:line="240" w:lineRule="auto"/>
        <w:rPr>
          <w:rFonts w:ascii="Cambria" w:hAnsi="Cambria" w:cs="Arial"/>
          <w:b/>
          <w:bCs/>
          <w:sz w:val="20"/>
          <w:szCs w:val="20"/>
          <w:lang w:val="en-US"/>
        </w:rPr>
      </w:pPr>
    </w:p>
    <w:p w14:paraId="0E17A940" w14:textId="77777777" w:rsidR="00A057A5" w:rsidRPr="001C7A3C" w:rsidRDefault="00A057A5" w:rsidP="00035559">
      <w:pPr>
        <w:pStyle w:val="BodyText"/>
        <w:spacing w:line="240" w:lineRule="auto"/>
        <w:rPr>
          <w:rFonts w:ascii="Cambria" w:hAnsi="Cambria" w:cs="Arial"/>
          <w:b/>
          <w:bCs/>
          <w:sz w:val="20"/>
          <w:szCs w:val="20"/>
          <w:lang w:val="en-US"/>
        </w:rPr>
      </w:pPr>
    </w:p>
    <w:p w14:paraId="62C9AAE4" w14:textId="77777777" w:rsidR="00A057A5" w:rsidRPr="001C7A3C" w:rsidRDefault="00A057A5" w:rsidP="00035559">
      <w:pPr>
        <w:pStyle w:val="BodyText"/>
        <w:spacing w:line="240" w:lineRule="auto"/>
        <w:rPr>
          <w:rFonts w:ascii="Cambria" w:hAnsi="Cambria" w:cs="Arial"/>
          <w:b/>
          <w:bCs/>
          <w:sz w:val="20"/>
          <w:szCs w:val="20"/>
          <w:lang w:val="en-US"/>
        </w:rPr>
      </w:pPr>
    </w:p>
    <w:p w14:paraId="440961FA" w14:textId="77777777" w:rsidR="00A057A5" w:rsidRPr="001C7A3C" w:rsidRDefault="00A057A5" w:rsidP="00035559">
      <w:pPr>
        <w:pStyle w:val="BodyText"/>
        <w:spacing w:line="240" w:lineRule="auto"/>
        <w:rPr>
          <w:rFonts w:ascii="Cambria" w:hAnsi="Cambria" w:cs="Arial"/>
          <w:b/>
          <w:bCs/>
          <w:sz w:val="20"/>
          <w:szCs w:val="20"/>
          <w:lang w:val="en-US"/>
        </w:rPr>
      </w:pPr>
    </w:p>
    <w:p w14:paraId="293675DD" w14:textId="77777777" w:rsidR="00A057A5" w:rsidRPr="001C7A3C" w:rsidRDefault="00A057A5" w:rsidP="00035559">
      <w:pPr>
        <w:pStyle w:val="BodyText"/>
        <w:spacing w:line="240" w:lineRule="auto"/>
        <w:rPr>
          <w:rFonts w:ascii="Cambria" w:hAnsi="Cambria" w:cs="Arial"/>
          <w:b/>
          <w:bCs/>
          <w:sz w:val="20"/>
          <w:szCs w:val="20"/>
          <w:lang w:val="en-US"/>
        </w:rPr>
      </w:pPr>
    </w:p>
    <w:p w14:paraId="274D6298" w14:textId="77777777" w:rsidR="00A057A5" w:rsidRPr="001C7A3C" w:rsidRDefault="00A057A5" w:rsidP="00035559">
      <w:pPr>
        <w:pStyle w:val="BodyText"/>
        <w:spacing w:line="240" w:lineRule="auto"/>
        <w:rPr>
          <w:rFonts w:ascii="Cambria" w:hAnsi="Cambria" w:cs="Arial"/>
          <w:b/>
          <w:bCs/>
          <w:sz w:val="20"/>
          <w:szCs w:val="20"/>
          <w:lang w:val="en-US"/>
        </w:rPr>
      </w:pPr>
    </w:p>
    <w:p w14:paraId="59451FAD" w14:textId="77777777" w:rsidR="00A057A5" w:rsidRPr="001C7A3C" w:rsidRDefault="00A057A5" w:rsidP="00035559">
      <w:pPr>
        <w:pStyle w:val="BodyText"/>
        <w:spacing w:line="240" w:lineRule="auto"/>
        <w:rPr>
          <w:rFonts w:ascii="Cambria" w:hAnsi="Cambria" w:cs="Arial"/>
          <w:b/>
          <w:bCs/>
          <w:sz w:val="20"/>
          <w:szCs w:val="20"/>
          <w:lang w:val="en-US"/>
        </w:rPr>
      </w:pPr>
    </w:p>
    <w:p w14:paraId="7AEEA96A" w14:textId="77777777" w:rsidR="00A057A5" w:rsidRPr="001C7A3C" w:rsidRDefault="00A057A5" w:rsidP="00035559">
      <w:pPr>
        <w:pStyle w:val="BodyText"/>
        <w:spacing w:line="240" w:lineRule="auto"/>
        <w:rPr>
          <w:rFonts w:ascii="Cambria" w:hAnsi="Cambria" w:cs="Arial"/>
          <w:b/>
          <w:bCs/>
          <w:sz w:val="20"/>
          <w:szCs w:val="20"/>
          <w:lang w:val="en-US"/>
        </w:rPr>
      </w:pPr>
    </w:p>
    <w:p w14:paraId="0D87E0CC" w14:textId="77777777" w:rsidR="00A057A5" w:rsidRPr="001C7A3C" w:rsidRDefault="00A057A5" w:rsidP="00035559">
      <w:pPr>
        <w:pStyle w:val="BodyText"/>
        <w:spacing w:line="240" w:lineRule="auto"/>
        <w:rPr>
          <w:rFonts w:ascii="Cambria" w:hAnsi="Cambria" w:cs="Arial"/>
          <w:b/>
          <w:bCs/>
          <w:sz w:val="20"/>
          <w:szCs w:val="20"/>
          <w:lang w:val="en-US"/>
        </w:rPr>
      </w:pPr>
    </w:p>
    <w:p w14:paraId="78C03F49" w14:textId="77777777" w:rsidR="00A057A5" w:rsidRPr="001C7A3C" w:rsidRDefault="00A057A5" w:rsidP="00035559">
      <w:pPr>
        <w:pStyle w:val="BodyText"/>
        <w:spacing w:line="240" w:lineRule="auto"/>
        <w:rPr>
          <w:rFonts w:ascii="Cambria" w:hAnsi="Cambria" w:cs="Arial"/>
          <w:b/>
          <w:bCs/>
          <w:sz w:val="20"/>
          <w:szCs w:val="20"/>
          <w:lang w:val="en-US"/>
        </w:rPr>
      </w:pPr>
    </w:p>
    <w:p w14:paraId="3FEF065F" w14:textId="77777777" w:rsidR="00A057A5" w:rsidRPr="001C7A3C" w:rsidRDefault="00A057A5" w:rsidP="00035559">
      <w:pPr>
        <w:pStyle w:val="BodyText"/>
        <w:spacing w:line="240" w:lineRule="auto"/>
        <w:rPr>
          <w:rFonts w:ascii="Cambria" w:hAnsi="Cambria" w:cs="Arial"/>
          <w:b/>
          <w:bCs/>
          <w:sz w:val="20"/>
          <w:szCs w:val="20"/>
          <w:lang w:val="en-US"/>
        </w:rPr>
      </w:pPr>
    </w:p>
    <w:p w14:paraId="1A04DF44" w14:textId="77777777" w:rsidR="00A057A5" w:rsidRPr="001C7A3C" w:rsidRDefault="00A057A5" w:rsidP="00035559">
      <w:pPr>
        <w:pStyle w:val="BodyText"/>
        <w:spacing w:line="240" w:lineRule="auto"/>
        <w:rPr>
          <w:rFonts w:ascii="Cambria" w:hAnsi="Cambria" w:cs="Arial"/>
          <w:b/>
          <w:bCs/>
          <w:sz w:val="20"/>
          <w:szCs w:val="20"/>
          <w:lang w:val="en-US"/>
        </w:rPr>
      </w:pPr>
    </w:p>
    <w:p w14:paraId="41001262" w14:textId="77777777" w:rsidR="00A057A5" w:rsidRPr="001C7A3C" w:rsidRDefault="00A057A5" w:rsidP="00035559">
      <w:pPr>
        <w:pStyle w:val="BodyText"/>
        <w:spacing w:line="240" w:lineRule="auto"/>
        <w:rPr>
          <w:rFonts w:ascii="Cambria" w:hAnsi="Cambria" w:cs="Arial"/>
          <w:b/>
          <w:bCs/>
          <w:sz w:val="20"/>
          <w:szCs w:val="20"/>
          <w:lang w:val="en-US"/>
        </w:rPr>
      </w:pPr>
    </w:p>
    <w:p w14:paraId="0C150706" w14:textId="77777777" w:rsidR="00A057A5" w:rsidRPr="001C7A3C" w:rsidRDefault="00A057A5" w:rsidP="00035559">
      <w:pPr>
        <w:pStyle w:val="BodyText"/>
        <w:spacing w:line="240" w:lineRule="auto"/>
        <w:rPr>
          <w:rFonts w:ascii="Cambria" w:hAnsi="Cambria" w:cs="Arial"/>
          <w:b/>
          <w:bCs/>
          <w:sz w:val="20"/>
          <w:szCs w:val="20"/>
          <w:lang w:val="en-US"/>
        </w:rPr>
      </w:pPr>
    </w:p>
    <w:p w14:paraId="2F6313BD" w14:textId="77777777" w:rsidR="00A057A5" w:rsidRPr="001C7A3C" w:rsidRDefault="00A057A5" w:rsidP="00035559">
      <w:pPr>
        <w:pStyle w:val="BodyText"/>
        <w:spacing w:line="240" w:lineRule="auto"/>
        <w:rPr>
          <w:rFonts w:ascii="Cambria" w:hAnsi="Cambria" w:cs="Arial"/>
          <w:b/>
          <w:bCs/>
          <w:sz w:val="20"/>
          <w:szCs w:val="20"/>
          <w:lang w:val="en-US"/>
        </w:rPr>
      </w:pPr>
    </w:p>
    <w:p w14:paraId="1B8DB143" w14:textId="77777777" w:rsidR="00A057A5" w:rsidRPr="001C7A3C" w:rsidRDefault="00A057A5" w:rsidP="00035559">
      <w:pPr>
        <w:pStyle w:val="BodyText"/>
        <w:spacing w:line="240" w:lineRule="auto"/>
        <w:rPr>
          <w:rFonts w:ascii="Cambria" w:hAnsi="Cambria" w:cs="Arial"/>
          <w:b/>
          <w:bCs/>
          <w:sz w:val="20"/>
          <w:szCs w:val="20"/>
          <w:lang w:val="en-US"/>
        </w:rPr>
      </w:pPr>
    </w:p>
    <w:p w14:paraId="21862D49" w14:textId="77777777" w:rsidR="00A057A5" w:rsidRPr="001C7A3C" w:rsidRDefault="00A057A5" w:rsidP="00035559">
      <w:pPr>
        <w:pStyle w:val="BodyText"/>
        <w:spacing w:line="240" w:lineRule="auto"/>
        <w:rPr>
          <w:rFonts w:ascii="Cambria" w:hAnsi="Cambria" w:cs="Arial"/>
          <w:b/>
          <w:bCs/>
          <w:sz w:val="20"/>
          <w:szCs w:val="20"/>
          <w:lang w:val="en-US"/>
        </w:rPr>
      </w:pPr>
    </w:p>
    <w:p w14:paraId="52B81C7B" w14:textId="77777777" w:rsidR="003F07D8" w:rsidRPr="001C7A3C" w:rsidRDefault="003F07D8" w:rsidP="00035559">
      <w:pPr>
        <w:pStyle w:val="BodyText"/>
        <w:spacing w:line="240" w:lineRule="auto"/>
        <w:rPr>
          <w:rFonts w:ascii="Cambria" w:hAnsi="Cambria" w:cs="Arial"/>
          <w:b/>
          <w:bCs/>
          <w:sz w:val="20"/>
          <w:szCs w:val="20"/>
          <w:lang w:val="en-US"/>
        </w:rPr>
      </w:pPr>
    </w:p>
    <w:p w14:paraId="235A24BA" w14:textId="77777777" w:rsidR="003F07D8" w:rsidRPr="001C7A3C" w:rsidRDefault="003F07D8" w:rsidP="00035559">
      <w:pPr>
        <w:pStyle w:val="BodyText"/>
        <w:spacing w:line="240" w:lineRule="auto"/>
        <w:rPr>
          <w:rFonts w:ascii="Cambria" w:hAnsi="Cambria" w:cs="Arial"/>
          <w:b/>
          <w:bCs/>
          <w:sz w:val="20"/>
          <w:szCs w:val="20"/>
          <w:lang w:val="en-US"/>
        </w:rPr>
      </w:pPr>
    </w:p>
    <w:p w14:paraId="41C01B0A" w14:textId="77777777" w:rsidR="0095567F" w:rsidRPr="001C7A3C" w:rsidRDefault="0095567F" w:rsidP="00035559">
      <w:pPr>
        <w:pStyle w:val="BodyText"/>
        <w:spacing w:line="240" w:lineRule="auto"/>
        <w:rPr>
          <w:rFonts w:ascii="Cambria" w:hAnsi="Cambria" w:cs="Arial"/>
          <w:b/>
          <w:bCs/>
          <w:sz w:val="20"/>
          <w:szCs w:val="20"/>
          <w:lang w:val="en-US"/>
        </w:rPr>
      </w:pPr>
    </w:p>
    <w:p w14:paraId="09AEA858" w14:textId="1BEE8DEF" w:rsidR="00332E8A" w:rsidRPr="001C7A3C" w:rsidRDefault="00F8239F" w:rsidP="00BD00A3">
      <w:pPr>
        <w:pStyle w:val="Heading1"/>
        <w:spacing w:line="240" w:lineRule="auto"/>
        <w:rPr>
          <w:rFonts w:ascii="Cambria" w:hAnsi="Cambria" w:cs="Arial"/>
          <w:b w:val="0"/>
          <w:bCs w:val="0"/>
          <w:lang w:val="en-US"/>
        </w:rPr>
      </w:pPr>
      <w:bookmarkStart w:id="0" w:name="_Toc225780167"/>
      <w:r w:rsidRPr="001C7A3C">
        <w:rPr>
          <w:rFonts w:ascii="Cambria" w:hAnsi="Cambria" w:cs="Arial"/>
          <w:b w:val="0"/>
          <w:bCs w:val="0"/>
          <w:lang w:val="en-US"/>
        </w:rPr>
        <w:t>Supplementary M</w:t>
      </w:r>
      <w:r w:rsidR="00D62C47" w:rsidRPr="001C7A3C">
        <w:rPr>
          <w:rFonts w:ascii="Cambria" w:hAnsi="Cambria" w:cs="Arial"/>
          <w:b w:val="0"/>
          <w:bCs w:val="0"/>
          <w:lang w:val="en-US"/>
        </w:rPr>
        <w:t>ethod</w:t>
      </w:r>
      <w:r w:rsidRPr="001C7A3C">
        <w:rPr>
          <w:rFonts w:ascii="Cambria" w:hAnsi="Cambria" w:cs="Arial"/>
          <w:b w:val="0"/>
          <w:bCs w:val="0"/>
          <w:lang w:val="en-US"/>
        </w:rPr>
        <w:t xml:space="preserve"> 1: </w:t>
      </w:r>
      <w:r w:rsidR="00F86C3F" w:rsidRPr="001C7A3C">
        <w:rPr>
          <w:rFonts w:ascii="Cambria" w:hAnsi="Cambria" w:cs="Arial"/>
          <w:b w:val="0"/>
          <w:bCs w:val="0"/>
          <w:lang w:val="en-US"/>
        </w:rPr>
        <w:t xml:space="preserve">Processing </w:t>
      </w:r>
      <w:r w:rsidR="00A27AA4" w:rsidRPr="001C7A3C">
        <w:rPr>
          <w:rFonts w:ascii="Cambria" w:hAnsi="Cambria" w:cs="Arial"/>
          <w:b w:val="0"/>
          <w:bCs w:val="0"/>
          <w:lang w:val="en-US"/>
        </w:rPr>
        <w:t xml:space="preserve">Prescriptions </w:t>
      </w:r>
      <w:r w:rsidR="00F86C3F" w:rsidRPr="001C7A3C">
        <w:rPr>
          <w:rFonts w:ascii="Cambria" w:hAnsi="Cambria" w:cs="Arial"/>
          <w:b w:val="0"/>
          <w:bCs w:val="0"/>
          <w:lang w:val="en-US"/>
        </w:rPr>
        <w:t>and Defining Prescription Episodes</w:t>
      </w:r>
      <w:bookmarkEnd w:id="0"/>
    </w:p>
    <w:p w14:paraId="425E5980" w14:textId="12880A62" w:rsidR="001A2827" w:rsidRPr="001C7A3C" w:rsidRDefault="001A2827" w:rsidP="00035559">
      <w:pPr>
        <w:pStyle w:val="FirstParagraph"/>
        <w:spacing w:line="240" w:lineRule="auto"/>
        <w:rPr>
          <w:rFonts w:ascii="Cambria" w:hAnsi="Cambria" w:cs="Arial"/>
          <w:b/>
          <w:bCs/>
          <w:sz w:val="20"/>
          <w:szCs w:val="20"/>
        </w:rPr>
      </w:pPr>
      <w:r w:rsidRPr="001C7A3C">
        <w:rPr>
          <w:rFonts w:ascii="Cambria" w:hAnsi="Cambria" w:cs="Arial"/>
          <w:b/>
          <w:bCs/>
          <w:sz w:val="20"/>
          <w:szCs w:val="20"/>
        </w:rPr>
        <w:t xml:space="preserve">Identifying </w:t>
      </w:r>
      <w:r w:rsidR="00AA4336" w:rsidRPr="001C7A3C">
        <w:rPr>
          <w:rFonts w:ascii="Cambria" w:hAnsi="Cambria" w:cs="Arial"/>
          <w:b/>
          <w:bCs/>
          <w:sz w:val="20"/>
          <w:szCs w:val="20"/>
        </w:rPr>
        <w:t xml:space="preserve">episodes of </w:t>
      </w:r>
      <w:r w:rsidR="00C46796" w:rsidRPr="001C7A3C">
        <w:rPr>
          <w:rFonts w:ascii="Cambria" w:hAnsi="Cambria" w:cs="Arial"/>
          <w:b/>
          <w:bCs/>
          <w:sz w:val="20"/>
          <w:szCs w:val="20"/>
        </w:rPr>
        <w:t xml:space="preserve">antidepressant </w:t>
      </w:r>
      <w:r w:rsidR="00AA4336" w:rsidRPr="001C7A3C">
        <w:rPr>
          <w:rFonts w:ascii="Cambria" w:hAnsi="Cambria" w:cs="Arial"/>
          <w:b/>
          <w:bCs/>
          <w:sz w:val="20"/>
          <w:szCs w:val="20"/>
        </w:rPr>
        <w:t>prescriptions</w:t>
      </w:r>
    </w:p>
    <w:p w14:paraId="0EFA17A2" w14:textId="3732F8B0" w:rsidR="00E14E9B" w:rsidRPr="00223B6C" w:rsidRDefault="00134E49" w:rsidP="00035559">
      <w:pPr>
        <w:pStyle w:val="FirstParagraph"/>
        <w:spacing w:line="240" w:lineRule="auto"/>
        <w:rPr>
          <w:rFonts w:ascii="Cambria" w:hAnsi="Cambria" w:cs="Arial"/>
          <w:sz w:val="20"/>
          <w:szCs w:val="20"/>
        </w:rPr>
      </w:pPr>
      <w:r>
        <w:rPr>
          <w:rFonts w:ascii="Cambria" w:hAnsi="Cambria" w:cs="Arial"/>
          <w:sz w:val="20"/>
          <w:szCs w:val="20"/>
        </w:rPr>
        <w:t xml:space="preserve">There were </w:t>
      </w:r>
      <w:r w:rsidR="00223B6C" w:rsidRPr="00223B6C">
        <w:rPr>
          <w:rFonts w:ascii="Cambria" w:hAnsi="Cambria" w:cs="Arial"/>
          <w:sz w:val="20"/>
          <w:szCs w:val="20"/>
        </w:rPr>
        <w:t>135,789</w:t>
      </w:r>
      <w:r w:rsidR="00223B6C">
        <w:rPr>
          <w:rFonts w:ascii="Cambria" w:hAnsi="Cambria" w:cs="Arial"/>
          <w:sz w:val="20"/>
          <w:szCs w:val="20"/>
        </w:rPr>
        <w:t xml:space="preserve"> total participants with at least one antidepressant prescription</w:t>
      </w:r>
      <w:r w:rsidR="00EB7B64">
        <w:rPr>
          <w:rFonts w:ascii="Cambria" w:hAnsi="Cambria" w:cs="Arial"/>
          <w:sz w:val="20"/>
          <w:szCs w:val="20"/>
        </w:rPr>
        <w:t xml:space="preserve">, based on the </w:t>
      </w:r>
      <w:r w:rsidR="009238D8">
        <w:rPr>
          <w:rFonts w:ascii="Cambria" w:hAnsi="Cambria" w:cs="Arial"/>
          <w:sz w:val="20"/>
          <w:szCs w:val="20"/>
        </w:rPr>
        <w:t xml:space="preserve">AoU concepts IDs </w:t>
      </w:r>
      <w:r w:rsidR="009238D8" w:rsidRPr="009238D8">
        <w:rPr>
          <w:rFonts w:ascii="Cambria" w:hAnsi="Cambria" w:cs="Arial"/>
          <w:sz w:val="20"/>
          <w:szCs w:val="20"/>
        </w:rPr>
        <w:t xml:space="preserve">21604686, 21604729, </w:t>
      </w:r>
      <w:r w:rsidR="009238D8">
        <w:rPr>
          <w:rFonts w:ascii="Cambria" w:hAnsi="Cambria" w:cs="Arial"/>
          <w:sz w:val="20"/>
          <w:szCs w:val="20"/>
        </w:rPr>
        <w:t xml:space="preserve">and </w:t>
      </w:r>
      <w:r w:rsidR="009238D8" w:rsidRPr="009238D8">
        <w:rPr>
          <w:rFonts w:ascii="Cambria" w:hAnsi="Cambria" w:cs="Arial"/>
          <w:sz w:val="20"/>
          <w:szCs w:val="20"/>
        </w:rPr>
        <w:t>21604788</w:t>
      </w:r>
      <w:r w:rsidR="00223B6C">
        <w:rPr>
          <w:rFonts w:ascii="Cambria" w:hAnsi="Cambria" w:cs="Arial"/>
          <w:sz w:val="20"/>
          <w:szCs w:val="20"/>
        </w:rPr>
        <w:t xml:space="preserve">. </w:t>
      </w:r>
      <w:r w:rsidR="009238D8">
        <w:rPr>
          <w:rFonts w:ascii="Cambria" w:hAnsi="Cambria" w:cs="Arial"/>
          <w:sz w:val="20"/>
          <w:szCs w:val="20"/>
        </w:rPr>
        <w:t>First</w:t>
      </w:r>
      <w:r w:rsidR="00CA6235">
        <w:rPr>
          <w:rFonts w:ascii="Cambria" w:hAnsi="Cambria" w:cs="Arial"/>
          <w:sz w:val="20"/>
          <w:szCs w:val="20"/>
        </w:rPr>
        <w:t xml:space="preserve">, </w:t>
      </w:r>
      <w:r w:rsidR="009238D8">
        <w:rPr>
          <w:rFonts w:ascii="Cambria" w:hAnsi="Cambria" w:cs="Arial"/>
          <w:sz w:val="20"/>
          <w:szCs w:val="20"/>
        </w:rPr>
        <w:t xml:space="preserve">all amino acid </w:t>
      </w:r>
      <w:r w:rsidR="00CA6235">
        <w:rPr>
          <w:rFonts w:ascii="Cambria" w:hAnsi="Cambria" w:cs="Arial"/>
          <w:sz w:val="20"/>
          <w:szCs w:val="20"/>
        </w:rPr>
        <w:t>prescriptions</w:t>
      </w:r>
      <w:r w:rsidR="009238D8">
        <w:rPr>
          <w:rFonts w:ascii="Cambria" w:hAnsi="Cambria" w:cs="Arial"/>
          <w:sz w:val="20"/>
          <w:szCs w:val="20"/>
        </w:rPr>
        <w:t xml:space="preserve"> were removed</w:t>
      </w:r>
      <w:r w:rsidR="00E94E7A">
        <w:rPr>
          <w:rFonts w:ascii="Cambria" w:hAnsi="Cambria" w:cs="Arial"/>
          <w:sz w:val="20"/>
          <w:szCs w:val="20"/>
        </w:rPr>
        <w:t xml:space="preserve">, </w:t>
      </w:r>
      <w:r w:rsidR="00CA6235">
        <w:rPr>
          <w:rFonts w:ascii="Cambria" w:hAnsi="Cambria" w:cs="Arial"/>
          <w:sz w:val="20"/>
          <w:szCs w:val="20"/>
        </w:rPr>
        <w:t xml:space="preserve">resulting in </w:t>
      </w:r>
      <w:r w:rsidR="00CA6235" w:rsidRPr="00CA6235">
        <w:rPr>
          <w:rFonts w:ascii="Cambria" w:hAnsi="Cambria" w:cs="Arial"/>
          <w:sz w:val="20"/>
          <w:szCs w:val="20"/>
        </w:rPr>
        <w:t>135</w:t>
      </w:r>
      <w:r w:rsidR="00CA6235">
        <w:rPr>
          <w:rFonts w:ascii="Cambria" w:hAnsi="Cambria" w:cs="Arial"/>
          <w:sz w:val="20"/>
          <w:szCs w:val="20"/>
        </w:rPr>
        <w:t>,</w:t>
      </w:r>
      <w:r w:rsidR="00CA6235" w:rsidRPr="00CA6235">
        <w:rPr>
          <w:rFonts w:ascii="Cambria" w:hAnsi="Cambria" w:cs="Arial"/>
          <w:sz w:val="20"/>
          <w:szCs w:val="20"/>
        </w:rPr>
        <w:t>498</w:t>
      </w:r>
      <w:r w:rsidR="00CA6235">
        <w:rPr>
          <w:rFonts w:ascii="Cambria" w:hAnsi="Cambria" w:cs="Arial"/>
          <w:sz w:val="20"/>
          <w:szCs w:val="20"/>
        </w:rPr>
        <w:t xml:space="preserve"> participants. </w:t>
      </w:r>
      <w:r w:rsidR="000713A0" w:rsidRPr="001C7A3C">
        <w:rPr>
          <w:rFonts w:ascii="Cambria" w:hAnsi="Cambria" w:cs="Arial"/>
          <w:sz w:val="20"/>
          <w:szCs w:val="20"/>
        </w:rPr>
        <w:t>For the majority of prescriptions (~9</w:t>
      </w:r>
      <w:r w:rsidR="00FB3D89">
        <w:rPr>
          <w:rFonts w:ascii="Cambria" w:hAnsi="Cambria" w:cs="Arial"/>
          <w:sz w:val="20"/>
          <w:szCs w:val="20"/>
        </w:rPr>
        <w:t>4</w:t>
      </w:r>
      <w:r w:rsidR="000713A0" w:rsidRPr="001C7A3C">
        <w:rPr>
          <w:rFonts w:ascii="Cambria" w:hAnsi="Cambria" w:cs="Arial"/>
          <w:sz w:val="20"/>
          <w:szCs w:val="20"/>
        </w:rPr>
        <w:t xml:space="preserve">%), sufficient information was available to estimate prescription duration (PD), either through an explicit exposure end date or </w:t>
      </w:r>
      <w:r w:rsidR="00D0042D" w:rsidRPr="001C7A3C">
        <w:rPr>
          <w:rFonts w:ascii="Cambria" w:hAnsi="Cambria" w:cs="Arial"/>
          <w:sz w:val="20"/>
          <w:szCs w:val="20"/>
        </w:rPr>
        <w:t xml:space="preserve">simply </w:t>
      </w:r>
      <w:r w:rsidR="000713A0" w:rsidRPr="001C7A3C">
        <w:rPr>
          <w:rFonts w:ascii="Cambria" w:hAnsi="Cambria" w:cs="Arial"/>
          <w:sz w:val="20"/>
          <w:szCs w:val="20"/>
        </w:rPr>
        <w:t xml:space="preserve">through </w:t>
      </w:r>
      <w:r w:rsidR="00A60950" w:rsidRPr="001C7A3C">
        <w:rPr>
          <w:rFonts w:ascii="Cambria" w:hAnsi="Cambria" w:cs="Arial"/>
          <w:sz w:val="20"/>
          <w:szCs w:val="20"/>
        </w:rPr>
        <w:t xml:space="preserve">days’ supply </w:t>
      </w:r>
      <w:r w:rsidR="000713A0" w:rsidRPr="001C7A3C">
        <w:rPr>
          <w:rFonts w:ascii="Cambria" w:hAnsi="Cambria" w:cs="Arial"/>
          <w:sz w:val="20"/>
          <w:szCs w:val="20"/>
        </w:rPr>
        <w:t>information.</w:t>
      </w:r>
      <w:r w:rsidR="00D0042D" w:rsidRPr="001C7A3C">
        <w:rPr>
          <w:rFonts w:ascii="Cambria" w:hAnsi="Cambria" w:cs="Arial"/>
          <w:sz w:val="20"/>
          <w:szCs w:val="20"/>
        </w:rPr>
        <w:t xml:space="preserve"> </w:t>
      </w:r>
      <w:r w:rsidR="00A60950" w:rsidRPr="001C7A3C">
        <w:rPr>
          <w:rFonts w:ascii="Cambria" w:hAnsi="Cambria" w:cs="Arial"/>
          <w:sz w:val="20"/>
          <w:szCs w:val="20"/>
          <w:lang w:val="en-GB"/>
        </w:rPr>
        <w:t xml:space="preserve">When </w:t>
      </w:r>
      <w:r w:rsidR="00E14E9B" w:rsidRPr="001C7A3C">
        <w:rPr>
          <w:rFonts w:ascii="Cambria" w:hAnsi="Cambria" w:cs="Arial"/>
          <w:sz w:val="20"/>
          <w:szCs w:val="20"/>
          <w:lang w:val="en-GB"/>
        </w:rPr>
        <w:t xml:space="preserve">an explicit end date was available, PD was calculated as the difference between the end date and the start date of the prescription. All time variables were expressed in days. Prescriptions with an estimated PD of less than 1 day were considered implausible and excluded, as these likely reflect substantial inconsistencies in recorded </w:t>
      </w:r>
      <w:r w:rsidR="0017348C">
        <w:rPr>
          <w:rFonts w:ascii="Cambria" w:hAnsi="Cambria" w:cs="Arial"/>
          <w:sz w:val="20"/>
          <w:szCs w:val="20"/>
          <w:lang w:val="en-GB"/>
        </w:rPr>
        <w:t xml:space="preserve">day’s supply </w:t>
      </w:r>
      <w:r w:rsidR="00E14E9B" w:rsidRPr="001C7A3C">
        <w:rPr>
          <w:rFonts w:ascii="Cambria" w:hAnsi="Cambria" w:cs="Arial"/>
          <w:sz w:val="20"/>
          <w:szCs w:val="20"/>
          <w:lang w:val="en-GB"/>
        </w:rPr>
        <w:t xml:space="preserve">or </w:t>
      </w:r>
      <w:r w:rsidR="0017348C">
        <w:rPr>
          <w:rFonts w:ascii="Cambria" w:hAnsi="Cambria" w:cs="Arial"/>
          <w:sz w:val="20"/>
          <w:szCs w:val="20"/>
          <w:lang w:val="en-GB"/>
        </w:rPr>
        <w:t xml:space="preserve">exposure end date fields. </w:t>
      </w:r>
      <w:r w:rsidR="00E14E9B" w:rsidRPr="001C7A3C">
        <w:rPr>
          <w:rFonts w:ascii="Cambria" w:hAnsi="Cambria" w:cs="Arial"/>
          <w:sz w:val="20"/>
          <w:szCs w:val="20"/>
          <w:lang w:val="en-GB"/>
        </w:rPr>
        <w:t xml:space="preserve">For prescriptions with insufficient information to calculate PD (approximately </w:t>
      </w:r>
      <w:r w:rsidR="00FB3D89">
        <w:rPr>
          <w:rFonts w:ascii="Cambria" w:hAnsi="Cambria" w:cs="Arial"/>
          <w:sz w:val="20"/>
          <w:szCs w:val="20"/>
          <w:lang w:val="en-GB"/>
        </w:rPr>
        <w:t>6</w:t>
      </w:r>
      <w:r w:rsidR="00E14E9B" w:rsidRPr="001C7A3C">
        <w:rPr>
          <w:rFonts w:ascii="Cambria" w:hAnsi="Cambria" w:cs="Arial"/>
          <w:sz w:val="20"/>
          <w:szCs w:val="20"/>
          <w:lang w:val="en-GB"/>
        </w:rPr>
        <w:t xml:space="preserve">%), including missing </w:t>
      </w:r>
      <w:r w:rsidR="0026226D">
        <w:rPr>
          <w:rFonts w:ascii="Cambria" w:hAnsi="Cambria" w:cs="Arial"/>
          <w:sz w:val="20"/>
          <w:szCs w:val="20"/>
          <w:lang w:val="en-GB"/>
        </w:rPr>
        <w:t xml:space="preserve">day’s supply </w:t>
      </w:r>
      <w:r w:rsidR="00E14E9B" w:rsidRPr="001C7A3C">
        <w:rPr>
          <w:rFonts w:ascii="Cambria" w:hAnsi="Cambria" w:cs="Arial"/>
          <w:sz w:val="20"/>
          <w:szCs w:val="20"/>
          <w:lang w:val="en-GB"/>
        </w:rPr>
        <w:t>(e.g., recorded as zero, for which PD could not be calculated), a fixed duration equal to the median antidepressant prescription duration was assigned (30 days), reflecting typical dispensing practices.</w:t>
      </w:r>
    </w:p>
    <w:p w14:paraId="3ECE6662" w14:textId="77777777" w:rsidR="008134C3" w:rsidRPr="001C7A3C" w:rsidRDefault="008134C3" w:rsidP="008134C3">
      <w:pPr>
        <w:pStyle w:val="FirstParagraph"/>
        <w:spacing w:line="240" w:lineRule="auto"/>
        <w:rPr>
          <w:rFonts w:ascii="Cambria" w:hAnsi="Cambria" w:cs="Arial"/>
          <w:sz w:val="20"/>
          <w:szCs w:val="20"/>
        </w:rPr>
      </w:pPr>
      <w:r w:rsidRPr="001C7A3C">
        <w:rPr>
          <w:rFonts w:ascii="Cambria" w:hAnsi="Cambria" w:cs="Arial"/>
          <w:sz w:val="20"/>
          <w:szCs w:val="20"/>
          <w:lang w:val="en-GB"/>
        </w:rPr>
        <w:t xml:space="preserve">Next, for each individual, prescriptions were indexed by order of dispensing i and by drug k, such that </w:t>
      </w:r>
      <m:oMath>
        <m:sSub>
          <m:sSubPr>
            <m:ctrlPr>
              <w:rPr>
                <w:rFonts w:ascii="Cambria Math" w:hAnsi="Cambria Math" w:cs="Arial"/>
                <w:i/>
                <w:iCs/>
                <w:sz w:val="20"/>
                <w:szCs w:val="20"/>
              </w:rPr>
            </m:ctrlPr>
          </m:sSubPr>
          <m:e>
            <m:r>
              <w:rPr>
                <w:rFonts w:ascii="Cambria Math" w:hAnsi="Cambria Math" w:cs="Arial"/>
                <w:sz w:val="20"/>
                <w:szCs w:val="20"/>
              </w:rPr>
              <m:t>P</m:t>
            </m:r>
          </m:e>
          <m:sub>
            <m:r>
              <w:rPr>
                <w:rFonts w:ascii="Cambria Math" w:hAnsi="Cambria Math" w:cs="Arial"/>
                <w:sz w:val="20"/>
                <w:szCs w:val="20"/>
              </w:rPr>
              <m:t>i,k</m:t>
            </m:r>
          </m:sub>
        </m:sSub>
      </m:oMath>
      <w:r w:rsidRPr="001C7A3C">
        <w:rPr>
          <w:rFonts w:ascii="Cambria" w:hAnsi="Cambria" w:cs="Arial"/>
          <w:iCs/>
          <w:sz w:val="20"/>
          <w:szCs w:val="20"/>
        </w:rPr>
        <w:t xml:space="preserve"> </w:t>
      </w:r>
      <w:r w:rsidRPr="001C7A3C">
        <w:rPr>
          <w:rFonts w:ascii="Cambria" w:hAnsi="Cambria" w:cs="Arial"/>
          <w:sz w:val="20"/>
          <w:szCs w:val="20"/>
          <w:lang w:val="en-GB"/>
        </w:rPr>
        <w:t xml:space="preserve">denotes the i-th dispensed prescription of drug k. </w:t>
      </w:r>
      <w:r w:rsidRPr="001C7A3C">
        <w:rPr>
          <w:rFonts w:ascii="Cambria" w:hAnsi="Cambria" w:cs="Arial"/>
          <w:sz w:val="20"/>
          <w:szCs w:val="20"/>
        </w:rPr>
        <w:t xml:space="preserve">The expected end date of a prescription </w:t>
      </w:r>
      <m:oMath>
        <m:sSub>
          <m:sSubPr>
            <m:ctrlPr>
              <w:rPr>
                <w:rFonts w:ascii="Cambria Math" w:hAnsi="Cambria Math" w:cs="Arial"/>
                <w:i/>
                <w:iCs/>
                <w:sz w:val="20"/>
                <w:szCs w:val="20"/>
              </w:rPr>
            </m:ctrlPr>
          </m:sSubPr>
          <m:e>
            <m:r>
              <w:rPr>
                <w:rFonts w:ascii="Cambria Math" w:hAnsi="Cambria Math" w:cs="Arial"/>
                <w:sz w:val="20"/>
                <w:szCs w:val="20"/>
              </w:rPr>
              <m:t>P</m:t>
            </m:r>
          </m:e>
          <m:sub>
            <m:r>
              <w:rPr>
                <w:rFonts w:ascii="Cambria Math" w:hAnsi="Cambria Math" w:cs="Arial"/>
                <w:sz w:val="20"/>
                <w:szCs w:val="20"/>
              </w:rPr>
              <m:t>i,k</m:t>
            </m:r>
          </m:sub>
        </m:sSub>
      </m:oMath>
      <w:r w:rsidRPr="001C7A3C">
        <w:rPr>
          <w:rFonts w:ascii="Cambria" w:hAnsi="Cambria" w:cs="Arial"/>
          <w:sz w:val="20"/>
          <w:szCs w:val="20"/>
        </w:rPr>
        <w:t xml:space="preserve">, denoted </w:t>
      </w:r>
      <m:oMath>
        <m:r>
          <w:rPr>
            <w:rFonts w:ascii="Cambria Math" w:hAnsi="Cambria Math" w:cs="Arial"/>
            <w:sz w:val="20"/>
            <w:szCs w:val="20"/>
          </w:rPr>
          <m:t>EE</m:t>
        </m:r>
        <m:r>
          <w:rPr>
            <w:rFonts w:ascii="Cambria Math" w:hAnsi="Cambria Math" w:cs="Arial"/>
            <w:sz w:val="20"/>
            <w:szCs w:val="20"/>
            <w:lang w:val="en-GB"/>
          </w:rPr>
          <m:t>D(</m:t>
        </m:r>
        <m:sSub>
          <m:sSubPr>
            <m:ctrlPr>
              <w:rPr>
                <w:rFonts w:ascii="Cambria Math" w:hAnsi="Cambria Math" w:cs="Arial"/>
                <w:i/>
                <w:iCs/>
                <w:sz w:val="20"/>
                <w:szCs w:val="20"/>
              </w:rPr>
            </m:ctrlPr>
          </m:sSubPr>
          <m:e>
            <m:r>
              <w:rPr>
                <w:rFonts w:ascii="Cambria Math" w:hAnsi="Cambria Math" w:cs="Arial"/>
                <w:sz w:val="20"/>
                <w:szCs w:val="20"/>
              </w:rPr>
              <m:t>P</m:t>
            </m:r>
          </m:e>
          <m:sub>
            <m:r>
              <w:rPr>
                <w:rFonts w:ascii="Cambria Math" w:hAnsi="Cambria Math" w:cs="Arial"/>
                <w:sz w:val="20"/>
                <w:szCs w:val="20"/>
              </w:rPr>
              <m:t>i,k</m:t>
            </m:r>
          </m:sub>
        </m:sSub>
        <m:r>
          <w:rPr>
            <w:rFonts w:ascii="Cambria Math" w:hAnsi="Cambria Math" w:cs="Arial"/>
            <w:sz w:val="20"/>
            <w:szCs w:val="20"/>
          </w:rPr>
          <m:t>)</m:t>
        </m:r>
      </m:oMath>
      <w:r w:rsidRPr="001C7A3C">
        <w:rPr>
          <w:rFonts w:ascii="Cambria" w:hAnsi="Cambria" w:cs="Arial"/>
          <w:sz w:val="20"/>
          <w:szCs w:val="20"/>
        </w:rPr>
        <w:t xml:space="preserve">, was calculated by adding the estimated prescription duration, </w:t>
      </w:r>
      <m:oMath>
        <m:sSub>
          <m:sSubPr>
            <m:ctrlPr>
              <w:rPr>
                <w:rFonts w:ascii="Cambria Math" w:hAnsi="Cambria Math" w:cs="Arial"/>
                <w:i/>
                <w:iCs/>
                <w:sz w:val="20"/>
                <w:szCs w:val="20"/>
              </w:rPr>
            </m:ctrlPr>
          </m:sSubPr>
          <m:e>
            <m:r>
              <w:rPr>
                <w:rFonts w:ascii="Cambria Math" w:hAnsi="Cambria Math" w:cs="Arial"/>
                <w:sz w:val="20"/>
                <w:szCs w:val="20"/>
              </w:rPr>
              <m:t>PD</m:t>
            </m:r>
          </m:e>
          <m:sub>
            <m:r>
              <w:rPr>
                <w:rFonts w:ascii="Cambria Math" w:hAnsi="Cambria Math" w:cs="Arial"/>
                <w:sz w:val="20"/>
                <w:szCs w:val="20"/>
              </w:rPr>
              <m:t>i,k</m:t>
            </m:r>
          </m:sub>
        </m:sSub>
      </m:oMath>
      <w:r w:rsidRPr="001C7A3C">
        <w:rPr>
          <w:rFonts w:ascii="Cambria" w:hAnsi="Cambria" w:cs="Arial"/>
          <w:sz w:val="20"/>
          <w:szCs w:val="20"/>
        </w:rPr>
        <w:t xml:space="preserve">, to the dispense date, </w:t>
      </w:r>
      <m:oMath>
        <m:r>
          <w:rPr>
            <w:rFonts w:ascii="Cambria Math" w:hAnsi="Cambria Math" w:cs="Arial"/>
            <w:sz w:val="20"/>
            <w:szCs w:val="20"/>
            <w:lang w:val="en-GB"/>
          </w:rPr>
          <m:t>DD(</m:t>
        </m:r>
        <m:sSub>
          <m:sSubPr>
            <m:ctrlPr>
              <w:rPr>
                <w:rFonts w:ascii="Cambria Math" w:hAnsi="Cambria Math" w:cs="Arial"/>
                <w:i/>
                <w:iCs/>
                <w:sz w:val="20"/>
                <w:szCs w:val="20"/>
              </w:rPr>
            </m:ctrlPr>
          </m:sSubPr>
          <m:e>
            <m:r>
              <w:rPr>
                <w:rFonts w:ascii="Cambria Math" w:hAnsi="Cambria Math" w:cs="Arial"/>
                <w:sz w:val="20"/>
                <w:szCs w:val="20"/>
              </w:rPr>
              <m:t>P</m:t>
            </m:r>
          </m:e>
          <m:sub>
            <m:r>
              <w:rPr>
                <w:rFonts w:ascii="Cambria Math" w:hAnsi="Cambria Math" w:cs="Arial"/>
                <w:sz w:val="20"/>
                <w:szCs w:val="20"/>
              </w:rPr>
              <m:t>i,k</m:t>
            </m:r>
          </m:sub>
        </m:sSub>
        <m:r>
          <w:rPr>
            <w:rFonts w:ascii="Cambria Math" w:hAnsi="Cambria Math" w:cs="Arial"/>
            <w:sz w:val="20"/>
            <w:szCs w:val="20"/>
          </w:rPr>
          <m:t>)</m:t>
        </m:r>
        <m:r>
          <w:rPr>
            <w:rFonts w:ascii="Cambria Math" w:hAnsi="Cambria Math" w:cs="Arial"/>
            <w:sz w:val="20"/>
            <w:szCs w:val="20"/>
            <w:lang w:val="en-GB"/>
          </w:rPr>
          <m:t xml:space="preserve">, </m:t>
        </m:r>
      </m:oMath>
      <w:r w:rsidRPr="001C7A3C">
        <w:rPr>
          <w:rFonts w:ascii="Cambria" w:hAnsi="Cambria" w:cs="Arial"/>
          <w:sz w:val="20"/>
          <w:szCs w:val="20"/>
        </w:rPr>
        <w:t>of the prescription, assuming individuals take the first dose on the day of dispense.</w:t>
      </w:r>
    </w:p>
    <w:p w14:paraId="61096367" w14:textId="0F008093" w:rsidR="001A2827" w:rsidRPr="001C7A3C" w:rsidRDefault="00661B9C" w:rsidP="00035559">
      <w:pPr>
        <w:pStyle w:val="FirstParagraph"/>
        <w:spacing w:line="240" w:lineRule="auto"/>
        <w:rPr>
          <w:rFonts w:ascii="Cambria" w:hAnsi="Cambria" w:cs="Arial"/>
          <w:sz w:val="20"/>
          <w:szCs w:val="20"/>
        </w:rPr>
      </w:pPr>
      <m:oMathPara>
        <m:oMath>
          <m:r>
            <w:rPr>
              <w:rFonts w:ascii="Cambria Math" w:hAnsi="Cambria Math" w:cs="Arial"/>
              <w:sz w:val="20"/>
              <w:szCs w:val="20"/>
            </w:rPr>
            <m:t>EE</m:t>
          </m:r>
          <m:r>
            <w:rPr>
              <w:rFonts w:ascii="Cambria Math" w:hAnsi="Cambria Math" w:cs="Arial"/>
              <w:sz w:val="20"/>
              <w:szCs w:val="20"/>
              <w:lang w:val="en-GB"/>
            </w:rPr>
            <m:t>D(</m:t>
          </m:r>
          <m:sSub>
            <m:sSubPr>
              <m:ctrlPr>
                <w:rPr>
                  <w:rFonts w:ascii="Cambria Math" w:hAnsi="Cambria Math" w:cs="Arial"/>
                  <w:i/>
                  <w:iCs/>
                  <w:sz w:val="20"/>
                  <w:szCs w:val="20"/>
                </w:rPr>
              </m:ctrlPr>
            </m:sSubPr>
            <m:e>
              <m:r>
                <w:rPr>
                  <w:rFonts w:ascii="Cambria Math" w:hAnsi="Cambria Math" w:cs="Arial"/>
                  <w:sz w:val="20"/>
                  <w:szCs w:val="20"/>
                </w:rPr>
                <m:t>P</m:t>
              </m:r>
            </m:e>
            <m:sub>
              <m:r>
                <w:rPr>
                  <w:rFonts w:ascii="Cambria Math" w:hAnsi="Cambria Math" w:cs="Arial"/>
                  <w:sz w:val="20"/>
                  <w:szCs w:val="20"/>
                </w:rPr>
                <m:t>i,k</m:t>
              </m:r>
            </m:sub>
          </m:sSub>
          <m:r>
            <m:rPr>
              <m:sty m:val="p"/>
            </m:rPr>
            <w:rPr>
              <w:rFonts w:ascii="Cambria Math" w:hAnsi="Cambria Math" w:cs="Arial"/>
              <w:sz w:val="20"/>
              <w:szCs w:val="20"/>
            </w:rPr>
            <m:t>)=</m:t>
          </m:r>
          <m:r>
            <w:rPr>
              <w:rFonts w:ascii="Cambria Math" w:hAnsi="Cambria Math" w:cs="Arial"/>
              <w:sz w:val="20"/>
              <w:szCs w:val="20"/>
              <w:lang w:val="en-GB"/>
            </w:rPr>
            <m:t>DD(</m:t>
          </m:r>
          <m:sSub>
            <m:sSubPr>
              <m:ctrlPr>
                <w:rPr>
                  <w:rFonts w:ascii="Cambria Math" w:hAnsi="Cambria Math" w:cs="Arial"/>
                  <w:i/>
                  <w:iCs/>
                  <w:sz w:val="20"/>
                  <w:szCs w:val="20"/>
                </w:rPr>
              </m:ctrlPr>
            </m:sSubPr>
            <m:e>
              <m:r>
                <w:rPr>
                  <w:rFonts w:ascii="Cambria Math" w:hAnsi="Cambria Math" w:cs="Arial"/>
                  <w:sz w:val="20"/>
                  <w:szCs w:val="20"/>
                </w:rPr>
                <m:t>P</m:t>
              </m:r>
            </m:e>
            <m:sub>
              <m:r>
                <w:rPr>
                  <w:rFonts w:ascii="Cambria Math" w:hAnsi="Cambria Math" w:cs="Arial"/>
                  <w:sz w:val="20"/>
                  <w:szCs w:val="20"/>
                </w:rPr>
                <m:t>i,k</m:t>
              </m:r>
            </m:sub>
          </m:sSub>
          <m:r>
            <w:rPr>
              <w:rFonts w:ascii="Cambria Math" w:hAnsi="Cambria Math" w:cs="Arial"/>
              <w:sz w:val="20"/>
              <w:szCs w:val="20"/>
            </w:rPr>
            <m:t>)</m:t>
          </m:r>
          <m:r>
            <w:rPr>
              <w:rFonts w:ascii="Cambria Math" w:hAnsi="Cambria Math" w:cs="Arial"/>
              <w:sz w:val="20"/>
              <w:szCs w:val="20"/>
              <w:lang w:val="en-GB"/>
            </w:rPr>
            <m:t xml:space="preserve"> </m:t>
          </m:r>
          <m:r>
            <m:rPr>
              <m:sty m:val="p"/>
            </m:rPr>
            <w:rPr>
              <w:rFonts w:ascii="Cambria Math" w:hAnsi="Cambria Math" w:cs="Arial"/>
              <w:sz w:val="20"/>
              <w:szCs w:val="20"/>
            </w:rPr>
            <m:t>+</m:t>
          </m:r>
          <m:sSub>
            <m:sSubPr>
              <m:ctrlPr>
                <w:rPr>
                  <w:rFonts w:ascii="Cambria Math" w:hAnsi="Cambria Math" w:cs="Arial"/>
                  <w:i/>
                  <w:iCs/>
                  <w:sz w:val="20"/>
                  <w:szCs w:val="20"/>
                </w:rPr>
              </m:ctrlPr>
            </m:sSubPr>
            <m:e>
              <m:r>
                <w:rPr>
                  <w:rFonts w:ascii="Cambria Math" w:hAnsi="Cambria Math" w:cs="Arial"/>
                  <w:sz w:val="20"/>
                  <w:szCs w:val="20"/>
                </w:rPr>
                <m:t>PD</m:t>
              </m:r>
            </m:e>
            <m:sub>
              <m:r>
                <w:rPr>
                  <w:rFonts w:ascii="Cambria Math" w:hAnsi="Cambria Math" w:cs="Arial"/>
                  <w:sz w:val="20"/>
                  <w:szCs w:val="20"/>
                </w:rPr>
                <m:t>i,k</m:t>
              </m:r>
            </m:sub>
          </m:sSub>
        </m:oMath>
      </m:oMathPara>
    </w:p>
    <w:p w14:paraId="0F1E37BA" w14:textId="77777777" w:rsidR="00D03AAE" w:rsidRPr="001C7A3C" w:rsidRDefault="00D03AAE" w:rsidP="00D03AAE">
      <w:pPr>
        <w:pStyle w:val="FirstParagraph"/>
        <w:spacing w:line="240" w:lineRule="auto"/>
        <w:rPr>
          <w:rFonts w:ascii="Cambria" w:hAnsi="Cambria" w:cs="Arial"/>
          <w:sz w:val="20"/>
          <w:szCs w:val="20"/>
        </w:rPr>
      </w:pPr>
      <w:r w:rsidRPr="001C7A3C">
        <w:rPr>
          <w:rFonts w:ascii="Cambria" w:hAnsi="Cambria" w:cs="Arial"/>
          <w:sz w:val="20"/>
          <w:szCs w:val="20"/>
        </w:rPr>
        <w:t xml:space="preserve">For each individual i, prescriptions for drug k were grouped into prescription episodes </w:t>
      </w: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j,k</m:t>
            </m:r>
          </m:sub>
        </m:sSub>
      </m:oMath>
      <w:r w:rsidRPr="001C7A3C">
        <w:rPr>
          <w:rFonts w:ascii="Cambria" w:hAnsi="Cambria" w:cs="Arial"/>
          <w:sz w:val="20"/>
          <w:szCs w:val="20"/>
        </w:rPr>
        <w:t xml:space="preserve"> over the follow-up period. The first prescription </w:t>
      </w:r>
      <m:oMath>
        <m:sSub>
          <m:sSubPr>
            <m:ctrlPr>
              <w:rPr>
                <w:rFonts w:ascii="Cambria Math" w:hAnsi="Cambria Math" w:cs="Arial"/>
                <w:i/>
                <w:iCs/>
                <w:sz w:val="20"/>
                <w:szCs w:val="20"/>
              </w:rPr>
            </m:ctrlPr>
          </m:sSubPr>
          <m:e>
            <m:r>
              <w:rPr>
                <w:rFonts w:ascii="Cambria Math" w:hAnsi="Cambria Math" w:cs="Arial"/>
                <w:sz w:val="20"/>
                <w:szCs w:val="20"/>
              </w:rPr>
              <m:t>P</m:t>
            </m:r>
          </m:e>
          <m:sub>
            <m:r>
              <w:rPr>
                <w:rFonts w:ascii="Cambria Math" w:hAnsi="Cambria Math" w:cs="Arial"/>
                <w:sz w:val="20"/>
                <w:szCs w:val="20"/>
              </w:rPr>
              <m:t>1,k</m:t>
            </m:r>
          </m:sub>
        </m:sSub>
      </m:oMath>
      <w:r w:rsidRPr="001C7A3C">
        <w:rPr>
          <w:rFonts w:ascii="Cambria" w:hAnsi="Cambria" w:cs="Arial"/>
          <w:iCs/>
          <w:sz w:val="20"/>
          <w:szCs w:val="20"/>
        </w:rPr>
        <w:t xml:space="preserve">, was assigned to the first episode </w:t>
      </w: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k</m:t>
            </m:r>
          </m:sub>
        </m:sSub>
      </m:oMath>
      <w:r w:rsidRPr="001C7A3C">
        <w:rPr>
          <w:rFonts w:ascii="Cambria" w:hAnsi="Cambria" w:cs="Arial"/>
          <w:sz w:val="20"/>
          <w:szCs w:val="20"/>
        </w:rPr>
        <w:t>. Each subsequent prescription was assigned to an episode according to the following rule:</w:t>
      </w:r>
    </w:p>
    <w:p w14:paraId="795C5F60" w14:textId="2AE2A7FE" w:rsidR="00022E7D" w:rsidRPr="001C7A3C" w:rsidRDefault="00022E7D" w:rsidP="00022E7D">
      <w:pPr>
        <w:pStyle w:val="FirstParagraph"/>
        <w:spacing w:line="240" w:lineRule="auto"/>
        <w:rPr>
          <w:rFonts w:ascii="Cambria" w:hAnsi="Cambria" w:cs="Arial"/>
          <w:sz w:val="20"/>
          <w:szCs w:val="20"/>
        </w:rPr>
      </w:pPr>
      <w:r w:rsidRPr="001C7A3C">
        <w:rPr>
          <w:rFonts w:ascii="Cambria" w:hAnsi="Cambria" w:cs="Arial"/>
          <w:sz w:val="20"/>
          <w:szCs w:val="20"/>
        </w:rPr>
        <w:t>If the dispense date of the prescription i+1 occurred less than 90-days after the expected end date of the prescription i, it would be assigned to the same prescription episode as prescription i (i.e., requiring a 90-day clearing period between consecutive prescription episodes as done in a prior study</w:t>
      </w:r>
      <w:r w:rsidRPr="001C7A3C">
        <w:rPr>
          <w:rFonts w:ascii="Cambria" w:hAnsi="Cambria" w:cs="Arial"/>
          <w:sz w:val="20"/>
          <w:szCs w:val="20"/>
        </w:rPr>
        <w:fldChar w:fldCharType="begin">
          <w:fldData xml:space="preserve">PEVuZE5vdGU+PENpdGU+PEF1dGhvcj5CYWhhcjwvQXV0aG9yPjxZZWFyPjIwMjA8L1llYXI+PFJl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</w:fldData>
        </w:fldChar>
      </w:r>
      <w:r w:rsidR="005C19BB" w:rsidRPr="001C7A3C">
        <w:rPr>
          <w:rFonts w:ascii="Cambria" w:hAnsi="Cambria" w:cs="Arial"/>
          <w:sz w:val="20"/>
          <w:szCs w:val="20"/>
        </w:rPr>
        <w:instrText xml:space="preserve"> ADDIN EN.CITE </w:instrText>
      </w:r>
      <w:r w:rsidR="005C19BB" w:rsidRPr="001C7A3C">
        <w:rPr>
          <w:rFonts w:ascii="Cambria" w:hAnsi="Cambria" w:cs="Arial"/>
          <w:sz w:val="20"/>
          <w:szCs w:val="20"/>
        </w:rPr>
        <w:fldChar w:fldCharType="begin">
          <w:fldData xml:space="preserve">PEVuZE5vdGU+PENpdGU+PEF1dGhvcj5CYWhhcjwvQXV0aG9yPjxZZWFyPjIwMjA8L1llYXI+PFJl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</w:fldData>
        </w:fldChar>
      </w:r>
      <w:r w:rsidR="005C19BB" w:rsidRPr="001C7A3C">
        <w:rPr>
          <w:rFonts w:ascii="Cambria" w:hAnsi="Cambria" w:cs="Arial"/>
          <w:sz w:val="20"/>
          <w:szCs w:val="20"/>
        </w:rPr>
        <w:instrText xml:space="preserve"> ADDIN EN.CITE.DATA </w:instrText>
      </w:r>
      <w:r w:rsidR="005C19BB" w:rsidRPr="001C7A3C">
        <w:rPr>
          <w:rFonts w:ascii="Cambria" w:hAnsi="Cambria" w:cs="Arial"/>
          <w:sz w:val="20"/>
          <w:szCs w:val="20"/>
        </w:rPr>
      </w:r>
      <w:r w:rsidR="005C19BB" w:rsidRPr="001C7A3C">
        <w:rPr>
          <w:rFonts w:ascii="Cambria" w:hAnsi="Cambria" w:cs="Arial"/>
          <w:sz w:val="20"/>
          <w:szCs w:val="20"/>
        </w:rPr>
        <w:fldChar w:fldCharType="end"/>
      </w:r>
      <w:r w:rsidRPr="001C7A3C">
        <w:rPr>
          <w:rFonts w:ascii="Cambria" w:hAnsi="Cambria" w:cs="Arial"/>
          <w:sz w:val="20"/>
          <w:szCs w:val="20"/>
        </w:rPr>
      </w:r>
      <w:r w:rsidRPr="001C7A3C">
        <w:rPr>
          <w:rFonts w:ascii="Cambria" w:hAnsi="Cambria" w:cs="Arial"/>
          <w:sz w:val="20"/>
          <w:szCs w:val="20"/>
        </w:rPr>
        <w:fldChar w:fldCharType="separate"/>
      </w:r>
      <w:r w:rsidRPr="001C7A3C">
        <w:rPr>
          <w:rFonts w:ascii="Cambria" w:hAnsi="Cambria" w:cs="Arial"/>
          <w:noProof/>
          <w:sz w:val="20"/>
          <w:szCs w:val="20"/>
          <w:vertAlign w:val="superscript"/>
        </w:rPr>
        <w:t>1</w:t>
      </w:r>
      <w:r w:rsidRPr="001C7A3C">
        <w:rPr>
          <w:rFonts w:ascii="Cambria" w:hAnsi="Cambria" w:cs="Arial"/>
          <w:sz w:val="20"/>
          <w:szCs w:val="20"/>
        </w:rPr>
        <w:fldChar w:fldCharType="end"/>
      </w:r>
      <w:r w:rsidRPr="001C7A3C">
        <w:rPr>
          <w:rFonts w:ascii="Cambria" w:hAnsi="Cambria" w:cs="Arial"/>
          <w:sz w:val="20"/>
          <w:szCs w:val="20"/>
        </w:rPr>
        <w:t>). Otherwise, if the dispense date occurred 90-days or more after the expected end date of the previous prescription, it would be assigned to a new prescription episode.</w:t>
      </w:r>
    </w:p>
    <w:p w14:paraId="520FD8DD" w14:textId="77777777" w:rsidR="001A2827" w:rsidRPr="001C7A3C" w:rsidRDefault="001A2827" w:rsidP="00035559">
      <w:pPr>
        <w:pStyle w:val="BodyText"/>
        <w:spacing w:line="240" w:lineRule="auto"/>
        <w:rPr>
          <w:rFonts w:ascii="Cambria" w:hAnsi="Cambria" w:cs="Arial"/>
          <w:sz w:val="20"/>
          <w:szCs w:val="20"/>
          <w:lang w:val="en-US"/>
        </w:rPr>
      </w:pPr>
      <w:r w:rsidRPr="001C7A3C">
        <w:rPr>
          <w:rFonts w:ascii="Cambria" w:hAnsi="Cambria" w:cs="Arial"/>
          <w:sz w:val="20"/>
          <w:szCs w:val="20"/>
          <w:lang w:val="en-US"/>
        </w:rPr>
        <w:t>Mathematically:</w:t>
      </w:r>
    </w:p>
    <w:p w14:paraId="16ED6842" w14:textId="446FE114" w:rsidR="001A2827" w:rsidRPr="001C7A3C" w:rsidRDefault="001A2827" w:rsidP="004047BD">
      <w:pPr>
        <w:pStyle w:val="FirstParagraph"/>
        <w:spacing w:line="240" w:lineRule="auto"/>
        <w:jc w:val="center"/>
        <w:rPr>
          <w:rFonts w:ascii="Cambria" w:hAnsi="Cambria" w:cs="Arial"/>
          <w:sz w:val="20"/>
          <w:szCs w:val="20"/>
        </w:rPr>
      </w:pPr>
      <m:oMath>
        <m:r>
          <w:rPr>
            <w:rFonts w:ascii="Cambria Math" w:hAnsi="Cambria Math" w:cs="Arial"/>
            <w:sz w:val="20"/>
            <w:szCs w:val="20"/>
          </w:rPr>
          <m:t xml:space="preserve">if </m:t>
        </m:r>
        <m:r>
          <w:rPr>
            <w:rFonts w:ascii="Cambria Math" w:hAnsi="Cambria Math" w:cs="Arial"/>
            <w:sz w:val="20"/>
            <w:szCs w:val="20"/>
            <w:lang w:val="en-GB"/>
          </w:rPr>
          <m:t>DD(</m:t>
        </m:r>
        <m:sSub>
          <m:sSubPr>
            <m:ctrlPr>
              <w:rPr>
                <w:rFonts w:ascii="Cambria Math" w:hAnsi="Cambria Math" w:cs="Arial"/>
                <w:i/>
                <w:iCs/>
                <w:sz w:val="20"/>
                <w:szCs w:val="20"/>
              </w:rPr>
            </m:ctrlPr>
          </m:sSubPr>
          <m:e>
            <m:r>
              <w:rPr>
                <w:rFonts w:ascii="Cambria Math" w:hAnsi="Cambria Math" w:cs="Arial"/>
                <w:sz w:val="20"/>
                <w:szCs w:val="20"/>
              </w:rPr>
              <m:t>P</m:t>
            </m:r>
          </m:e>
          <m:sub>
            <m:r>
              <w:rPr>
                <w:rFonts w:ascii="Cambria Math" w:hAnsi="Cambria Math" w:cs="Arial"/>
                <w:sz w:val="20"/>
                <w:szCs w:val="20"/>
              </w:rPr>
              <m:t>i,k</m:t>
            </m:r>
          </m:sub>
        </m:sSub>
        <m:r>
          <w:rPr>
            <w:rFonts w:ascii="Cambria Math" w:hAnsi="Cambria Math" w:cs="Arial"/>
            <w:sz w:val="20"/>
            <w:szCs w:val="20"/>
          </w:rPr>
          <m:t>)</m:t>
        </m:r>
        <m:r>
          <w:rPr>
            <w:rFonts w:ascii="Cambria Math" w:hAnsi="Cambria Math" w:cs="Arial"/>
            <w:sz w:val="20"/>
            <w:szCs w:val="20"/>
            <w:lang w:val="en-GB"/>
          </w:rPr>
          <m:t xml:space="preserve"> </m:t>
        </m:r>
        <m:r>
          <m:rPr>
            <m:sty m:val="p"/>
          </m:rPr>
          <w:rPr>
            <w:rFonts w:ascii="Cambria Math" w:hAnsi="Cambria Math" w:cs="Arial"/>
            <w:sz w:val="20"/>
            <w:szCs w:val="20"/>
          </w:rPr>
          <m:t>-</m:t>
        </m:r>
        <m:r>
          <w:rPr>
            <w:rFonts w:ascii="Cambria Math" w:hAnsi="Cambria Math" w:cs="Arial"/>
            <w:sz w:val="20"/>
            <w:szCs w:val="20"/>
          </w:rPr>
          <m:t>EE</m:t>
        </m:r>
        <m:r>
          <w:rPr>
            <w:rFonts w:ascii="Cambria Math" w:hAnsi="Cambria Math" w:cs="Arial"/>
            <w:sz w:val="20"/>
            <w:szCs w:val="20"/>
            <w:lang w:val="en-GB"/>
          </w:rPr>
          <m:t>D(</m:t>
        </m:r>
        <m:sSub>
          <m:sSubPr>
            <m:ctrlPr>
              <w:rPr>
                <w:rFonts w:ascii="Cambria Math" w:hAnsi="Cambria Math" w:cs="Arial"/>
                <w:i/>
                <w:iCs/>
                <w:sz w:val="20"/>
                <w:szCs w:val="20"/>
              </w:rPr>
            </m:ctrlPr>
          </m:sSubPr>
          <m:e>
            <m:r>
              <w:rPr>
                <w:rFonts w:ascii="Cambria Math" w:hAnsi="Cambria Math" w:cs="Arial"/>
                <w:sz w:val="20"/>
                <w:szCs w:val="20"/>
              </w:rPr>
              <m:t>P</m:t>
            </m:r>
          </m:e>
          <m:sub>
            <m:r>
              <w:rPr>
                <w:rFonts w:ascii="Cambria Math" w:hAnsi="Cambria Math" w:cs="Arial"/>
                <w:sz w:val="20"/>
                <w:szCs w:val="20"/>
              </w:rPr>
              <m:t>i-1,k</m:t>
            </m:r>
          </m:sub>
        </m:sSub>
        <m:r>
          <w:rPr>
            <w:rFonts w:ascii="Cambria Math" w:hAnsi="Cambria Math" w:cs="Arial"/>
            <w:sz w:val="20"/>
            <w:szCs w:val="20"/>
          </w:rPr>
          <m:t>)&lt;90</m:t>
        </m:r>
        <m:r>
          <m:rPr>
            <m:sty m:val="p"/>
          </m:rPr>
          <w:rPr>
            <w:rFonts w:ascii="Cambria Math" w:hAnsi="Cambria Math" w:cs="Arial"/>
            <w:sz w:val="20"/>
            <w:szCs w:val="20"/>
          </w:rPr>
          <m:t>:</m:t>
        </m:r>
      </m:oMath>
      <w:r w:rsidR="004047BD" w:rsidRPr="001C7A3C">
        <w:rPr>
          <w:rFonts w:ascii="Cambria" w:hAnsi="Cambria" w:cs="Arial"/>
          <w:sz w:val="20"/>
          <w:szCs w:val="20"/>
        </w:rPr>
        <w:t xml:space="preserve"> </w:t>
      </w:r>
      <m:oMath>
        <m:sSub>
          <m:sSubPr>
            <m:ctrlPr>
              <w:rPr>
                <w:rFonts w:ascii="Cambria Math" w:hAnsi="Cambria Math" w:cs="Arial"/>
                <w:sz w:val="20"/>
                <w:szCs w:val="20"/>
              </w:rPr>
            </m:ctrlPr>
          </m:sSubPr>
          <m:e>
            <m:r>
              <w:rPr>
                <w:rFonts w:ascii="Cambria Math" w:hAnsi="Cambria Math" w:cs="Arial"/>
                <w:sz w:val="20"/>
                <w:szCs w:val="20"/>
              </w:rPr>
              <m:t xml:space="preserve">  P</m:t>
            </m:r>
          </m:e>
          <m:sub>
            <m:r>
              <w:rPr>
                <w:rFonts w:ascii="Cambria Math" w:hAnsi="Cambria Math" w:cs="Arial"/>
                <w:sz w:val="20"/>
                <w:szCs w:val="20"/>
              </w:rPr>
              <m:t>i,k</m:t>
            </m:r>
          </m:sub>
        </m:sSub>
        <m:r>
          <m:rPr>
            <m:sty m:val="p"/>
          </m:rPr>
          <w:rPr>
            <w:rFonts w:ascii="Cambria Math" w:hAnsi="Cambria Math" w:cs="Arial"/>
            <w:sz w:val="20"/>
            <w:szCs w:val="20"/>
          </w:rPr>
          <m:t xml:space="preserve"> ∈</m:t>
        </m:r>
        <m:sSub>
          <m:sSubPr>
            <m:ctrlPr>
              <w:rPr>
                <w:rFonts w:ascii="Cambria Math" w:hAnsi="Cambria Math" w:cs="Arial"/>
                <w:i/>
                <w:sz w:val="20"/>
                <w:szCs w:val="20"/>
                <w:lang w:val="en-GB"/>
              </w:rPr>
            </m:ctrlPr>
          </m:sSubPr>
          <m:e>
            <m:r>
              <w:rPr>
                <w:rFonts w:ascii="Cambria Math" w:hAnsi="Cambria Math" w:cs="Arial"/>
                <w:sz w:val="20"/>
                <w:szCs w:val="20"/>
              </w:rPr>
              <m:t xml:space="preserve"> T</m:t>
            </m:r>
          </m:e>
          <m:sub>
            <m:r>
              <w:rPr>
                <w:rFonts w:ascii="Cambria Math" w:hAnsi="Cambria Math" w:cs="Arial"/>
                <w:sz w:val="20"/>
                <w:szCs w:val="20"/>
              </w:rPr>
              <m:t>j,k</m:t>
            </m:r>
          </m:sub>
        </m:sSub>
        <m:r>
          <m:rPr>
            <m:sty m:val="p"/>
          </m:rPr>
          <w:rPr>
            <w:rFonts w:ascii="Cambria Math" w:hAnsi="Cambria Math" w:cs="Arial"/>
            <w:sz w:val="20"/>
            <w:szCs w:val="20"/>
          </w:rPr>
          <m:t>​</m:t>
        </m:r>
      </m:oMath>
    </w:p>
    <w:p w14:paraId="2CC557BC" w14:textId="57859EEF" w:rsidR="001A2827" w:rsidRPr="001C7A3C" w:rsidRDefault="001A2827" w:rsidP="004047BD">
      <w:pPr>
        <w:pStyle w:val="FirstParagraph"/>
        <w:spacing w:line="240" w:lineRule="auto"/>
        <w:jc w:val="center"/>
        <w:rPr>
          <w:rFonts w:ascii="Cambria" w:hAnsi="Cambria" w:cs="Arial"/>
          <w:sz w:val="20"/>
          <w:szCs w:val="20"/>
        </w:rPr>
      </w:pPr>
      <m:oMathPara>
        <m:oMath>
          <m:r>
            <w:rPr>
              <w:rFonts w:ascii="Cambria Math" w:hAnsi="Cambria Math" w:cs="Arial"/>
              <w:sz w:val="20"/>
              <w:szCs w:val="20"/>
            </w:rPr>
            <m:t>else:</m:t>
          </m:r>
        </m:oMath>
      </m:oMathPara>
    </w:p>
    <w:p w14:paraId="29C3A422" w14:textId="48A13969" w:rsidR="001A2827" w:rsidRPr="001C7A3C" w:rsidRDefault="006F0006" w:rsidP="00035559">
      <w:pPr>
        <w:pStyle w:val="FirstParagraph"/>
        <w:spacing w:line="240" w:lineRule="auto"/>
        <w:ind w:left="3600" w:firstLine="720"/>
        <w:rPr>
          <w:rFonts w:ascii="Cambria" w:hAnsi="Cambria" w:cs="Arial"/>
          <w:sz w:val="20"/>
          <w:szCs w:val="20"/>
          <w:lang w:val="en-GB"/>
        </w:rPr>
      </w:pPr>
      <m:oMathPara>
        <m:oMathParaPr>
          <m:jc m:val="left"/>
        </m:oMathParaPr>
        <m:oMath>
          <m:sSub>
            <m:sSubPr>
              <m:ctrlPr>
                <w:rPr>
                  <w:rFonts w:ascii="Cambria Math" w:hAnsi="Cambria Math" w:cs="Arial"/>
                  <w:sz w:val="20"/>
                  <w:szCs w:val="20"/>
                </w:rPr>
              </m:ctrlPr>
            </m:sSubPr>
            <m:e>
              <m:r>
                <w:rPr>
                  <w:rFonts w:ascii="Cambria Math" w:hAnsi="Cambria Math" w:cs="Arial"/>
                  <w:sz w:val="20"/>
                  <w:szCs w:val="20"/>
                </w:rPr>
                <m:t>P</m:t>
              </m:r>
            </m:e>
            <m:sub>
              <m:r>
                <w:rPr>
                  <w:rFonts w:ascii="Cambria Math" w:hAnsi="Cambria Math" w:cs="Arial"/>
                  <w:sz w:val="20"/>
                  <w:szCs w:val="20"/>
                </w:rPr>
                <m:t>i,k</m:t>
              </m:r>
            </m:sub>
          </m:sSub>
          <m:r>
            <m:rPr>
              <m:sty m:val="p"/>
            </m:rPr>
            <w:rPr>
              <w:rFonts w:ascii="Cambria Math" w:hAnsi="Cambria Math" w:cs="Arial"/>
              <w:sz w:val="20"/>
              <w:szCs w:val="20"/>
            </w:rPr>
            <m:t>∈</m:t>
          </m:r>
          <m:sSub>
            <m:sSubPr>
              <m:ctrlPr>
                <w:rPr>
                  <w:rFonts w:ascii="Cambria Math" w:hAnsi="Cambria Math" w:cs="Arial"/>
                  <w:i/>
                  <w:sz w:val="20"/>
                  <w:szCs w:val="20"/>
                  <w:lang w:val="en-GB"/>
                </w:rPr>
              </m:ctrlPr>
            </m:sSubPr>
            <m:e>
              <m:r>
                <w:rPr>
                  <w:rFonts w:ascii="Cambria Math" w:hAnsi="Cambria Math" w:cs="Arial"/>
                  <w:sz w:val="20"/>
                  <w:szCs w:val="20"/>
                </w:rPr>
                <m:t>T</m:t>
              </m:r>
            </m:e>
            <m:sub>
              <m:r>
                <w:rPr>
                  <w:rFonts w:ascii="Cambria Math" w:hAnsi="Cambria Math" w:cs="Arial"/>
                  <w:sz w:val="20"/>
                  <w:szCs w:val="20"/>
                </w:rPr>
                <m:t>j+1,k</m:t>
              </m:r>
            </m:sub>
          </m:sSub>
          <m:r>
            <m:rPr>
              <m:sty m:val="p"/>
            </m:rPr>
            <w:rPr>
              <w:rFonts w:ascii="Cambria Math" w:hAnsi="Cambria Math" w:cs="Arial"/>
              <w:sz w:val="20"/>
              <w:szCs w:val="20"/>
            </w:rPr>
            <m:t>​</m:t>
          </m:r>
        </m:oMath>
      </m:oMathPara>
    </w:p>
    <w:p w14:paraId="0B799B23" w14:textId="1F69F749" w:rsidR="00FE4585" w:rsidRPr="001C7A3C" w:rsidRDefault="00FE4585" w:rsidP="00035559">
      <w:pPr>
        <w:pStyle w:val="BodyText"/>
        <w:spacing w:line="240" w:lineRule="auto"/>
        <w:rPr>
          <w:rFonts w:ascii="Cambria" w:hAnsi="Cambria" w:cs="Arial"/>
          <w:sz w:val="20"/>
          <w:szCs w:val="20"/>
        </w:rPr>
      </w:pPr>
      <w:r w:rsidRPr="001C7A3C">
        <w:rPr>
          <w:rFonts w:ascii="Cambria" w:hAnsi="Cambria" w:cs="Arial"/>
          <w:sz w:val="20"/>
          <w:szCs w:val="20"/>
          <w:lang w:val="en-US"/>
        </w:rPr>
        <w:t xml:space="preserve">Each prescription episode </w:t>
      </w: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j,k</m:t>
            </m:r>
          </m:sub>
        </m:sSub>
      </m:oMath>
      <w:r w:rsidRPr="001C7A3C">
        <w:rPr>
          <w:rFonts w:ascii="Cambria" w:hAnsi="Cambria" w:cs="Arial"/>
          <w:sz w:val="20"/>
          <w:szCs w:val="20"/>
        </w:rPr>
        <w:t>, was then defined as:</w:t>
      </w:r>
    </w:p>
    <w:p w14:paraId="26AE159A" w14:textId="62487E3E" w:rsidR="00FE4585" w:rsidRPr="001C7A3C" w:rsidRDefault="00FE4585" w:rsidP="00035559">
      <w:pPr>
        <w:pStyle w:val="BodyText"/>
        <w:numPr>
          <w:ilvl w:val="0"/>
          <w:numId w:val="9"/>
        </w:numPr>
        <w:spacing w:line="240" w:lineRule="auto"/>
        <w:rPr>
          <w:rFonts w:ascii="Cambria" w:hAnsi="Cambria" w:cs="Arial"/>
          <w:sz w:val="20"/>
          <w:szCs w:val="20"/>
          <w:lang w:val="en-US"/>
        </w:rPr>
      </w:pPr>
      <w:r w:rsidRPr="001C7A3C">
        <w:rPr>
          <w:rFonts w:ascii="Cambria" w:hAnsi="Cambria" w:cs="Arial"/>
          <w:sz w:val="20"/>
          <w:szCs w:val="20"/>
          <w:lang w:val="en-US"/>
        </w:rPr>
        <w:t>Starting on the dispense date of the first prescription in that episode</w:t>
      </w:r>
      <w:r w:rsidR="374C7D18" w:rsidRPr="001C7A3C">
        <w:rPr>
          <w:rFonts w:ascii="Cambria" w:hAnsi="Cambria" w:cs="Arial"/>
          <w:sz w:val="20"/>
          <w:szCs w:val="20"/>
          <w:lang w:val="en-US"/>
        </w:rPr>
        <w:t>, start date (SD)</w:t>
      </w:r>
      <w:r w:rsidRPr="001C7A3C">
        <w:rPr>
          <w:rFonts w:ascii="Cambria" w:hAnsi="Cambria" w:cs="Arial"/>
          <w:sz w:val="20"/>
          <w:szCs w:val="20"/>
          <w:lang w:val="en-US"/>
        </w:rPr>
        <w:t>:</w:t>
      </w:r>
    </w:p>
    <w:p w14:paraId="501E4DA0" w14:textId="2E23A33C" w:rsidR="00FE4585" w:rsidRPr="001C7A3C" w:rsidRDefault="006F0006" w:rsidP="00035559">
      <w:pPr>
        <w:pStyle w:val="BodyText"/>
        <w:spacing w:line="240" w:lineRule="auto"/>
        <w:ind w:left="720"/>
        <w:rPr>
          <w:rFonts w:ascii="Cambria" w:hAnsi="Cambria" w:cs="Arial"/>
          <w:sz w:val="20"/>
          <w:szCs w:val="20"/>
        </w:rPr>
      </w:pPr>
      <m:oMathPara>
        <m:oMath>
          <m:sSub>
            <m:sSubPr>
              <m:ctrlPr>
                <w:rPr>
                  <w:rFonts w:ascii="Cambria Math" w:hAnsi="Cambria Math" w:cs="Arial"/>
                  <w:sz w:val="20"/>
                  <w:szCs w:val="20"/>
                </w:rPr>
              </m:ctrlPr>
            </m:sSubPr>
            <m:e>
              <m:r>
                <w:rPr>
                  <w:rFonts w:ascii="Cambria Math" w:hAnsi="Cambria Math" w:cs="Arial"/>
                  <w:sz w:val="20"/>
                  <w:szCs w:val="20"/>
                </w:rPr>
                <m:t>SD(T</m:t>
              </m:r>
            </m:e>
            <m:sub>
              <m:r>
                <m:rPr>
                  <m:sty m:val="p"/>
                </m:rPr>
                <w:rPr>
                  <w:rFonts w:ascii="Cambria Math" w:hAnsi="Cambria Math" w:cs="Arial"/>
                  <w:sz w:val="20"/>
                  <w:szCs w:val="20"/>
                </w:rPr>
                <m:t>j,k</m:t>
              </m:r>
            </m:sub>
          </m:sSub>
          <m:r>
            <w:rPr>
              <w:rFonts w:ascii="Cambria Math" w:hAnsi="Cambria Math" w:cs="Arial"/>
              <w:sz w:val="20"/>
              <w:szCs w:val="20"/>
            </w:rPr>
            <m:t>)=min</m:t>
          </m:r>
          <m:d>
            <m:dPr>
              <m:begChr m:val="{"/>
              <m:endChr m:val="}"/>
              <m:ctrlPr>
                <w:rPr>
                  <w:rFonts w:ascii="Cambria Math" w:hAnsi="Cambria Math" w:cs="Arial"/>
                  <w:i/>
                  <w:sz w:val="20"/>
                  <w:szCs w:val="20"/>
                </w:rPr>
              </m:ctrlPr>
            </m:dPr>
            <m:e>
              <m:r>
                <w:rPr>
                  <w:rFonts w:ascii="Cambria Math" w:hAnsi="Cambria Math" w:cs="Arial"/>
                  <w:sz w:val="20"/>
                  <w:szCs w:val="20"/>
                </w:rPr>
                <m:t>DD</m:t>
              </m:r>
              <m:d>
                <m:dPr>
                  <m:ctrlPr>
                    <w:rPr>
                      <w:rFonts w:ascii="Cambria Math" w:hAnsi="Cambria Math" w:cs="Arial"/>
                      <w:i/>
                      <w:sz w:val="20"/>
                      <w:szCs w:val="20"/>
                    </w:rPr>
                  </m:ctrlPr>
                </m:dPr>
                <m:e>
                  <m:sSub>
                    <m:sSubPr>
                      <m:ctrlPr>
                        <w:rPr>
                          <w:rFonts w:ascii="Cambria Math" w:hAnsi="Cambria Math" w:cs="Arial"/>
                          <w:i/>
                          <w:iCs/>
                          <w:sz w:val="20"/>
                          <w:szCs w:val="20"/>
                        </w:rPr>
                      </m:ctrlPr>
                    </m:sSubPr>
                    <m:e>
                      <m:r>
                        <w:rPr>
                          <w:rFonts w:ascii="Cambria Math" w:hAnsi="Cambria Math" w:cs="Arial"/>
                          <w:sz w:val="20"/>
                          <w:szCs w:val="20"/>
                        </w:rPr>
                        <m:t>P</m:t>
                      </m:r>
                    </m:e>
                    <m:sub>
                      <m:r>
                        <w:rPr>
                          <w:rFonts w:ascii="Cambria Math" w:hAnsi="Cambria Math" w:cs="Arial"/>
                          <w:sz w:val="20"/>
                          <w:szCs w:val="20"/>
                        </w:rPr>
                        <m:t>i,k</m:t>
                      </m:r>
                    </m:sub>
                  </m:sSub>
                  <m:ctrlPr>
                    <w:rPr>
                      <w:rFonts w:ascii="Cambria Math" w:hAnsi="Cambria Math" w:cs="Arial"/>
                      <w:i/>
                      <w:iCs/>
                      <w:sz w:val="20"/>
                      <w:szCs w:val="20"/>
                    </w:rPr>
                  </m:ctrlPr>
                </m:e>
              </m:d>
              <m:r>
                <w:rPr>
                  <w:rFonts w:ascii="Cambria Math" w:hAnsi="Cambria Math" w:cs="Arial"/>
                  <w:sz w:val="20"/>
                  <w:szCs w:val="20"/>
                </w:rPr>
                <m:t xml:space="preserve"> </m:t>
              </m:r>
              <m:r>
                <m:rPr>
                  <m:sty m:val="p"/>
                </m:rP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j,k</m:t>
                  </m:r>
                </m:sub>
              </m:sSub>
            </m:e>
          </m:d>
        </m:oMath>
      </m:oMathPara>
    </w:p>
    <w:p w14:paraId="5A42095E" w14:textId="22420F86" w:rsidR="00CE07C0" w:rsidRPr="001C7A3C" w:rsidRDefault="00CE07C0" w:rsidP="00035559">
      <w:pPr>
        <w:pStyle w:val="BodyText"/>
        <w:numPr>
          <w:ilvl w:val="0"/>
          <w:numId w:val="9"/>
        </w:numPr>
        <w:spacing w:line="240" w:lineRule="auto"/>
        <w:rPr>
          <w:rFonts w:ascii="Cambria" w:hAnsi="Cambria" w:cs="Arial"/>
          <w:sz w:val="20"/>
          <w:szCs w:val="20"/>
          <w:lang w:val="en-US"/>
        </w:rPr>
      </w:pPr>
      <w:r w:rsidRPr="001C7A3C">
        <w:rPr>
          <w:rFonts w:ascii="Cambria" w:hAnsi="Cambria" w:cs="Arial"/>
          <w:sz w:val="20"/>
          <w:szCs w:val="20"/>
          <w:lang w:val="en-US"/>
        </w:rPr>
        <w:t>Ending on the expected end date of the last prescription in that episode:</w:t>
      </w:r>
    </w:p>
    <w:p w14:paraId="30A4B34E" w14:textId="7763E0F7" w:rsidR="00CE07C0" w:rsidRPr="001C7A3C" w:rsidRDefault="00CE07C0" w:rsidP="00035559">
      <w:pPr>
        <w:pStyle w:val="BodyText"/>
        <w:spacing w:line="240" w:lineRule="auto"/>
        <w:ind w:left="720"/>
        <w:rPr>
          <w:rFonts w:ascii="Cambria" w:hAnsi="Cambria" w:cs="Arial"/>
          <w:sz w:val="20"/>
          <w:szCs w:val="20"/>
          <w:lang w:val="en-US"/>
        </w:rPr>
      </w:pPr>
      <m:oMathPara>
        <m:oMath>
          <m:r>
            <w:rPr>
              <w:rFonts w:ascii="Cambria Math" w:hAnsi="Cambria Math" w:cs="Arial"/>
              <w:sz w:val="20"/>
              <w:szCs w:val="20"/>
            </w:rPr>
            <m:t>EE</m:t>
          </m:r>
          <m:sSub>
            <m:sSubPr>
              <m:ctrlPr>
                <w:rPr>
                  <w:rFonts w:ascii="Cambria Math" w:hAnsi="Cambria Math" w:cs="Arial"/>
                  <w:sz w:val="20"/>
                  <w:szCs w:val="20"/>
                </w:rPr>
              </m:ctrlPr>
            </m:sSubPr>
            <m:e>
              <m:r>
                <w:rPr>
                  <w:rFonts w:ascii="Cambria Math" w:hAnsi="Cambria Math" w:cs="Arial"/>
                  <w:sz w:val="20"/>
                  <w:szCs w:val="20"/>
                </w:rPr>
                <m:t>D(T</m:t>
              </m:r>
            </m:e>
            <m:sub>
              <m:r>
                <m:rPr>
                  <m:sty m:val="p"/>
                </m:rPr>
                <w:rPr>
                  <w:rFonts w:ascii="Cambria Math" w:hAnsi="Cambria Math" w:cs="Arial"/>
                  <w:sz w:val="20"/>
                  <w:szCs w:val="20"/>
                </w:rPr>
                <m:t>j,k</m:t>
              </m:r>
            </m:sub>
          </m:sSub>
          <m:r>
            <w:rPr>
              <w:rFonts w:ascii="Cambria Math" w:hAnsi="Cambria Math" w:cs="Arial"/>
              <w:sz w:val="20"/>
              <w:szCs w:val="20"/>
            </w:rPr>
            <m:t>)= max</m:t>
          </m:r>
          <m:d>
            <m:dPr>
              <m:begChr m:val="{"/>
              <m:endChr m:val="}"/>
              <m:ctrlPr>
                <w:rPr>
                  <w:rFonts w:ascii="Cambria Math" w:hAnsi="Cambria Math" w:cs="Arial"/>
                  <w:i/>
                  <w:sz w:val="20"/>
                  <w:szCs w:val="20"/>
                </w:rPr>
              </m:ctrlPr>
            </m:dPr>
            <m:e>
              <m:r>
                <w:rPr>
                  <w:rFonts w:ascii="Cambria Math" w:hAnsi="Cambria Math" w:cs="Arial"/>
                  <w:sz w:val="20"/>
                  <w:szCs w:val="20"/>
                </w:rPr>
                <m:t>EED(</m:t>
              </m:r>
              <m:sSub>
                <m:sSubPr>
                  <m:ctrlPr>
                    <w:rPr>
                      <w:rFonts w:ascii="Cambria Math" w:hAnsi="Cambria Math" w:cs="Arial"/>
                      <w:i/>
                      <w:iCs/>
                      <w:sz w:val="20"/>
                      <w:szCs w:val="20"/>
                    </w:rPr>
                  </m:ctrlPr>
                </m:sSubPr>
                <m:e>
                  <m:r>
                    <w:rPr>
                      <w:rFonts w:ascii="Cambria Math" w:hAnsi="Cambria Math" w:cs="Arial"/>
                      <w:sz w:val="20"/>
                      <w:szCs w:val="20"/>
                    </w:rPr>
                    <m:t>P</m:t>
                  </m:r>
                </m:e>
                <m:sub>
                  <m:r>
                    <w:rPr>
                      <w:rFonts w:ascii="Cambria Math" w:hAnsi="Cambria Math" w:cs="Arial"/>
                      <w:sz w:val="20"/>
                      <w:szCs w:val="20"/>
                    </w:rPr>
                    <m:t>i,k</m:t>
                  </m:r>
                </m:sub>
              </m:sSub>
              <m:r>
                <w:rPr>
                  <w:rFonts w:ascii="Cambria Math" w:hAnsi="Cambria Math" w:cs="Arial"/>
                  <w:sz w:val="20"/>
                  <w:szCs w:val="20"/>
                </w:rPr>
                <m:t xml:space="preserve">) </m:t>
              </m:r>
              <m:r>
                <m:rPr>
                  <m:sty m:val="p"/>
                </m:rP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j,k</m:t>
                  </m:r>
                </m:sub>
              </m:sSub>
            </m:e>
          </m:d>
        </m:oMath>
      </m:oMathPara>
    </w:p>
    <w:p w14:paraId="5C390594" w14:textId="6AFDCEB2" w:rsidR="007275D6" w:rsidRPr="001C7A3C" w:rsidRDefault="007275D6" w:rsidP="007275D6">
      <w:pPr>
        <w:pStyle w:val="BodyText"/>
        <w:spacing w:line="240" w:lineRule="auto"/>
        <w:rPr>
          <w:rFonts w:ascii="Cambria" w:hAnsi="Cambria" w:cs="Arial"/>
          <w:b/>
          <w:bCs/>
          <w:sz w:val="20"/>
          <w:szCs w:val="20"/>
          <w:lang w:val="en-US"/>
        </w:rPr>
      </w:pPr>
      <w:r w:rsidRPr="001C7A3C">
        <w:rPr>
          <w:rFonts w:ascii="Cambria" w:hAnsi="Cambria" w:cs="Arial"/>
          <w:b/>
          <w:bCs/>
          <w:sz w:val="20"/>
          <w:szCs w:val="20"/>
          <w:lang w:val="en-US"/>
        </w:rPr>
        <w:t>Identifying antidepressant monotherapy episodes</w:t>
      </w:r>
    </w:p>
    <w:p w14:paraId="3B0E750B" w14:textId="6886F69A" w:rsidR="00AB2685" w:rsidRPr="001C7A3C" w:rsidRDefault="007275D6" w:rsidP="007275D6">
      <w:pPr>
        <w:spacing w:line="240" w:lineRule="auto"/>
        <w:rPr>
          <w:rFonts w:ascii="Cambria" w:hAnsi="Cambria" w:cs="Arial"/>
          <w:sz w:val="20"/>
          <w:szCs w:val="20"/>
          <w:lang w:val="en-US"/>
        </w:rPr>
      </w:pPr>
      <w:r w:rsidRPr="001C7A3C">
        <w:rPr>
          <w:rFonts w:ascii="Cambria" w:hAnsi="Cambria" w:cs="Arial"/>
          <w:sz w:val="20"/>
          <w:szCs w:val="20"/>
          <w:lang w:val="en-US"/>
        </w:rPr>
        <w:t xml:space="preserve">Monotherapy episodes were defined as periods of continuous dispensing of a single antidepressant, allowing brief (≤28 days) cross-tapers (i.e., overlapping prescriptions) at episode boundaries. Cross-tapers at the start of an episode were excluded from the episode duration by shifting the effective start date to the end of the overlap period (index date of index episode). Cross-tapers at the end of an episode were permitted only if two conditions were met: (i) the overlap began at least 28 days after the episode </w:t>
      </w:r>
      <w:r w:rsidRPr="001C7A3C">
        <w:rPr>
          <w:rFonts w:ascii="Cambria" w:hAnsi="Cambria" w:cs="Arial"/>
          <w:sz w:val="20"/>
          <w:szCs w:val="20"/>
          <w:lang w:val="en-US"/>
        </w:rPr>
        <w:lastRenderedPageBreak/>
        <w:t xml:space="preserve">index date, ensuring a minimum of 28 days of monotherapy, and (ii) the overlap occurred within the final 28 days before the prescription episode end. In such cases, the cross-taper period was excluded from the final monotherapy episode duration, </w:t>
      </w:r>
      <m:oMath>
        <m:r>
          <w:rPr>
            <w:rFonts w:ascii="Cambria Math" w:hAnsi="Cambria Math" w:cs="Arial"/>
            <w:sz w:val="20"/>
            <w:szCs w:val="20"/>
            <w:lang w:val="en-US"/>
          </w:rPr>
          <m:t>D</m:t>
        </m:r>
        <m:d>
          <m:dPr>
            <m:ctrlPr>
              <w:rPr>
                <w:rFonts w:ascii="Cambria Math" w:hAnsi="Cambria Math" w:cs="Arial"/>
                <w:i/>
                <w:sz w:val="20"/>
                <w:szCs w:val="20"/>
                <w:lang w:val="en-US"/>
              </w:rPr>
            </m:ctrlPr>
          </m:dPr>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j,k</m:t>
                </m:r>
              </m:sub>
            </m:sSub>
            <m:ctrlPr>
              <w:rPr>
                <w:rFonts w:ascii="Cambria Math" w:hAnsi="Cambria Math" w:cs="Arial"/>
                <w:i/>
                <w:sz w:val="20"/>
                <w:szCs w:val="20"/>
              </w:rPr>
            </m:ctrlPr>
          </m:e>
        </m:d>
      </m:oMath>
      <w:r w:rsidRPr="001C7A3C">
        <w:rPr>
          <w:rFonts w:ascii="Cambria" w:hAnsi="Cambria" w:cs="Arial"/>
          <w:sz w:val="20"/>
          <w:szCs w:val="20"/>
          <w:lang w:val="en-US"/>
        </w:rPr>
        <w:t>. As a result of these restrictions, some prescription episodes had zero duration of monotherapy</w:t>
      </w:r>
    </w:p>
    <w:p w14:paraId="535609A6" w14:textId="21DCD5C0" w:rsidR="005C19BB" w:rsidRPr="001C7A3C" w:rsidRDefault="005C19BB" w:rsidP="005C19BB">
      <w:pPr>
        <w:pStyle w:val="BodyText"/>
        <w:spacing w:line="240" w:lineRule="auto"/>
        <w:rPr>
          <w:rFonts w:ascii="Cambria" w:hAnsi="Cambria" w:cs="Arial"/>
          <w:b/>
          <w:bCs/>
          <w:sz w:val="20"/>
          <w:szCs w:val="20"/>
          <w:lang w:val="en-US"/>
        </w:rPr>
      </w:pPr>
      <w:r w:rsidRPr="001C7A3C">
        <w:rPr>
          <w:rFonts w:ascii="Cambria" w:hAnsi="Cambria" w:cs="Arial"/>
          <w:b/>
          <w:bCs/>
          <w:sz w:val="20"/>
          <w:szCs w:val="20"/>
          <w:lang w:val="en-US"/>
        </w:rPr>
        <w:t>Labelling individual prescription episodes: Continuation or Discontinuation</w:t>
      </w:r>
    </w:p>
    <w:p w14:paraId="26BCFE79" w14:textId="32F22656" w:rsidR="005C19BB" w:rsidRPr="001C7A3C" w:rsidRDefault="005C19BB" w:rsidP="005C19BB">
      <w:pPr>
        <w:pStyle w:val="BodyText"/>
        <w:spacing w:line="240" w:lineRule="auto"/>
        <w:rPr>
          <w:rFonts w:ascii="Cambria" w:hAnsi="Cambria" w:cs="Arial"/>
          <w:sz w:val="20"/>
          <w:szCs w:val="20"/>
        </w:rPr>
      </w:pPr>
      <w:r w:rsidRPr="001C7A3C">
        <w:rPr>
          <w:rFonts w:ascii="Cambria" w:hAnsi="Cambria" w:cs="Arial"/>
          <w:sz w:val="20"/>
          <w:szCs w:val="20"/>
          <w:lang w:val="en-US"/>
        </w:rPr>
        <w:t xml:space="preserve">Over the follow-up period, individuals could have multiple prescription episodes for the same </w:t>
      </w:r>
      <w:r w:rsidR="005F46B0" w:rsidRPr="001C7A3C">
        <w:rPr>
          <w:rFonts w:ascii="Cambria" w:hAnsi="Cambria" w:cs="Arial"/>
          <w:sz w:val="20"/>
          <w:szCs w:val="20"/>
          <w:lang w:val="en-US"/>
        </w:rPr>
        <w:t xml:space="preserve">k-th </w:t>
      </w:r>
      <w:r w:rsidRPr="001C7A3C">
        <w:rPr>
          <w:rFonts w:ascii="Cambria" w:hAnsi="Cambria" w:cs="Arial"/>
          <w:sz w:val="20"/>
          <w:szCs w:val="20"/>
          <w:lang w:val="en-US"/>
        </w:rPr>
        <w:t xml:space="preserve">antidepressant drug, reflecting treatment interruptions or restarts. </w:t>
      </w:r>
    </w:p>
    <w:p w14:paraId="270B4F4B" w14:textId="3DEE0981" w:rsidR="005C19BB" w:rsidRPr="001C7A3C" w:rsidRDefault="005C19BB" w:rsidP="005C19BB">
      <w:pPr>
        <w:pStyle w:val="BodyText"/>
        <w:spacing w:line="240" w:lineRule="auto"/>
        <w:rPr>
          <w:rFonts w:ascii="Cambria" w:hAnsi="Cambria" w:cs="Arial"/>
          <w:sz w:val="20"/>
          <w:szCs w:val="20"/>
        </w:rPr>
      </w:pPr>
      <w:r w:rsidRPr="001C7A3C">
        <w:rPr>
          <w:rFonts w:ascii="Cambria" w:hAnsi="Cambria" w:cs="Arial"/>
          <w:sz w:val="20"/>
          <w:szCs w:val="20"/>
        </w:rPr>
        <w:t>We selected a 90-day follow-up period from prescription episode effective episode start date to assess each antidepressant prescription episode outcome</w:t>
      </w:r>
      <w:r w:rsidR="00011887" w:rsidRPr="001C7A3C">
        <w:rPr>
          <w:rFonts w:ascii="Cambria" w:hAnsi="Cambria" w:cs="Arial"/>
          <w:sz w:val="20"/>
          <w:szCs w:val="20"/>
        </w:rPr>
        <w:t xml:space="preserve"> (continuation or discontinuation)</w:t>
      </w:r>
      <w:r w:rsidRPr="001C7A3C">
        <w:rPr>
          <w:rFonts w:ascii="Cambria" w:hAnsi="Cambria" w:cs="Arial"/>
          <w:sz w:val="20"/>
          <w:szCs w:val="20"/>
        </w:rPr>
        <w:t xml:space="preserve">, based on preliminary analyses within the </w:t>
      </w:r>
      <w:r w:rsidR="005F46B0" w:rsidRPr="001C7A3C">
        <w:rPr>
          <w:rFonts w:ascii="Cambria" w:hAnsi="Cambria" w:cs="Arial"/>
          <w:sz w:val="20"/>
          <w:szCs w:val="20"/>
        </w:rPr>
        <w:t xml:space="preserve">All of Us prescription </w:t>
      </w:r>
      <w:r w:rsidRPr="001C7A3C">
        <w:rPr>
          <w:rFonts w:ascii="Cambria" w:hAnsi="Cambria" w:cs="Arial"/>
          <w:sz w:val="20"/>
          <w:szCs w:val="20"/>
        </w:rPr>
        <w:t xml:space="preserve">database. In </w:t>
      </w:r>
      <w:r w:rsidR="005F46B0" w:rsidRPr="001C7A3C">
        <w:rPr>
          <w:rFonts w:ascii="Cambria" w:hAnsi="Cambria" w:cs="Arial"/>
          <w:sz w:val="20"/>
          <w:szCs w:val="20"/>
        </w:rPr>
        <w:t>All of Us</w:t>
      </w:r>
      <w:r w:rsidRPr="001C7A3C">
        <w:rPr>
          <w:rFonts w:ascii="Cambria" w:hAnsi="Cambria" w:cs="Arial"/>
          <w:sz w:val="20"/>
          <w:szCs w:val="20"/>
        </w:rPr>
        <w:t>, N06A prescriptions are most commonly dispensed for 30 days, as such</w:t>
      </w:r>
      <w:r w:rsidR="00751655" w:rsidRPr="001C7A3C">
        <w:rPr>
          <w:rFonts w:ascii="Cambria" w:hAnsi="Cambria" w:cs="Arial"/>
          <w:sz w:val="20"/>
          <w:szCs w:val="20"/>
        </w:rPr>
        <w:t xml:space="preserve"> a 90-day continuous prescription episode likely reflect 2-3 consecutive prescriptions of the same drug. </w:t>
      </w:r>
      <w:r w:rsidR="00D44E80" w:rsidRPr="001C7A3C">
        <w:rPr>
          <w:rFonts w:ascii="Cambria" w:hAnsi="Cambria" w:cs="Arial"/>
          <w:sz w:val="20"/>
          <w:szCs w:val="20"/>
        </w:rPr>
        <w:t xml:space="preserve">We defined a ≥90-day monotherapy prescription episode as “Continuation”, indicating an adequate trial of the drug. </w:t>
      </w:r>
    </w:p>
    <w:p w14:paraId="7DB878E8" w14:textId="03085DEF" w:rsidR="005C19BB" w:rsidRPr="001C7A3C" w:rsidRDefault="005C19BB" w:rsidP="005C19BB">
      <w:pPr>
        <w:pStyle w:val="BodyText"/>
        <w:spacing w:line="240" w:lineRule="auto"/>
        <w:rPr>
          <w:rFonts w:ascii="Cambria" w:hAnsi="Cambria" w:cs="Arial"/>
          <w:sz w:val="20"/>
          <w:szCs w:val="20"/>
        </w:rPr>
      </w:pPr>
      <w:r w:rsidRPr="001C7A3C">
        <w:rPr>
          <w:rFonts w:ascii="Cambria" w:hAnsi="Cambria" w:cs="Arial"/>
          <w:sz w:val="20"/>
          <w:szCs w:val="20"/>
        </w:rPr>
        <w:t xml:space="preserve">Accordingly, if </w:t>
      </w:r>
      <w:r w:rsidRPr="001C7A3C">
        <w:rPr>
          <w:rFonts w:ascii="Cambria" w:hAnsi="Cambria" w:cs="Arial"/>
          <w:sz w:val="20"/>
          <w:szCs w:val="20"/>
          <w:lang w:val="en-US"/>
        </w:rPr>
        <w:t xml:space="preserve">the monotherapy duration of the </w:t>
      </w:r>
      <w:r w:rsidRPr="001C7A3C">
        <w:rPr>
          <w:rFonts w:ascii="Cambria" w:hAnsi="Cambria" w:cs="Arial"/>
          <w:i/>
          <w:iCs/>
          <w:sz w:val="20"/>
          <w:szCs w:val="20"/>
          <w:lang w:val="en-US"/>
        </w:rPr>
        <w:t>j</w:t>
      </w:r>
      <w:r w:rsidRPr="001C7A3C">
        <w:rPr>
          <w:rFonts w:ascii="Cambria" w:hAnsi="Cambria" w:cs="Arial"/>
          <w:sz w:val="20"/>
          <w:szCs w:val="20"/>
          <w:lang w:val="en-US"/>
        </w:rPr>
        <w:t xml:space="preserve">-th prescription episode for the </w:t>
      </w:r>
      <w:r w:rsidRPr="001C7A3C">
        <w:rPr>
          <w:rFonts w:ascii="Cambria" w:hAnsi="Cambria" w:cs="Arial"/>
          <w:i/>
          <w:iCs/>
          <w:sz w:val="20"/>
          <w:szCs w:val="20"/>
          <w:lang w:val="en-US"/>
        </w:rPr>
        <w:t>k</w:t>
      </w:r>
      <w:r w:rsidRPr="001C7A3C">
        <w:rPr>
          <w:rFonts w:ascii="Cambria" w:hAnsi="Cambria" w:cs="Arial"/>
          <w:sz w:val="20"/>
          <w:szCs w:val="20"/>
          <w:lang w:val="en-US"/>
        </w:rPr>
        <w:t xml:space="preserve">-th drug, </w:t>
      </w:r>
      <m:oMath>
        <m:r>
          <w:rPr>
            <w:rFonts w:ascii="Cambria Math" w:hAnsi="Cambria Math" w:cs="Arial"/>
            <w:sz w:val="20"/>
            <w:szCs w:val="20"/>
            <w:lang w:val="en-US"/>
          </w:rPr>
          <m:t>D</m:t>
        </m:r>
        <m:d>
          <m:dPr>
            <m:ctrlPr>
              <w:rPr>
                <w:rFonts w:ascii="Cambria Math" w:hAnsi="Cambria Math" w:cs="Arial"/>
                <w:i/>
                <w:sz w:val="20"/>
                <w:szCs w:val="20"/>
                <w:lang w:val="en-US"/>
              </w:rPr>
            </m:ctrlPr>
          </m:dPr>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j,k</m:t>
                </m:r>
              </m:sub>
            </m:sSub>
            <m:ctrlPr>
              <w:rPr>
                <w:rFonts w:ascii="Cambria Math" w:hAnsi="Cambria Math" w:cs="Arial"/>
                <w:i/>
                <w:sz w:val="20"/>
                <w:szCs w:val="20"/>
              </w:rPr>
            </m:ctrlPr>
          </m:e>
        </m:d>
      </m:oMath>
      <w:r w:rsidRPr="001C7A3C">
        <w:rPr>
          <w:rFonts w:ascii="Cambria" w:hAnsi="Cambria" w:cs="Arial"/>
          <w:sz w:val="20"/>
          <w:szCs w:val="20"/>
        </w:rPr>
        <w:t xml:space="preserve"> was ≥ 90-days, it was labelled as ‘continuation’, otherwise, it was labelled as ‘discontinuation’.</w:t>
      </w:r>
      <w:r w:rsidRPr="001C7A3C">
        <w:rPr>
          <w:rFonts w:ascii="Cambria" w:hAnsi="Cambria" w:cs="Arial"/>
          <w:sz w:val="20"/>
          <w:szCs w:val="20"/>
          <w:lang w:val="en-US"/>
        </w:rPr>
        <w:t xml:space="preserve"> </w:t>
      </w:r>
      <w:r w:rsidRPr="001C7A3C">
        <w:rPr>
          <w:rFonts w:ascii="Cambria" w:hAnsi="Cambria" w:cs="Arial"/>
          <w:sz w:val="20"/>
          <w:szCs w:val="20"/>
        </w:rPr>
        <w:t>Individuals could have multiple prescription episodes with different outcomes for the same drug.</w:t>
      </w:r>
    </w:p>
    <w:p w14:paraId="29034D80" w14:textId="77777777" w:rsidR="005C19BB" w:rsidRPr="001C7A3C" w:rsidRDefault="005C19BB" w:rsidP="005C19BB">
      <w:pPr>
        <w:spacing w:line="240" w:lineRule="auto"/>
        <w:rPr>
          <w:rFonts w:ascii="Cambria" w:hAnsi="Cambria" w:cs="Arial"/>
          <w:sz w:val="20"/>
          <w:szCs w:val="20"/>
        </w:rPr>
      </w:pPr>
      <w:r w:rsidRPr="001C7A3C">
        <w:rPr>
          <w:rFonts w:ascii="Cambria" w:hAnsi="Cambria" w:cs="Arial"/>
          <w:sz w:val="20"/>
          <w:szCs w:val="20"/>
        </w:rPr>
        <w:t>Mathematically:</w:t>
      </w:r>
    </w:p>
    <w:p w14:paraId="7EC0ECA8" w14:textId="73084415" w:rsidR="005C19BB" w:rsidRPr="001C7A3C" w:rsidRDefault="005C19BB" w:rsidP="005C19BB">
      <w:pPr>
        <w:spacing w:line="240" w:lineRule="auto"/>
        <w:rPr>
          <w:rFonts w:ascii="Cambria" w:hAnsi="Cambria" w:cs="Arial"/>
          <w:sz w:val="20"/>
          <w:szCs w:val="20"/>
          <w:lang w:val="en-US"/>
        </w:rPr>
      </w:pPr>
      <m:oMathPara>
        <m:oMath>
          <m:r>
            <w:rPr>
              <w:rFonts w:ascii="Cambria Math" w:hAnsi="Cambria Math" w:cs="Arial"/>
              <w:sz w:val="20"/>
              <w:szCs w:val="20"/>
              <w:lang w:val="en-US"/>
            </w:rPr>
            <m:t>OUTCOME</m:t>
          </m:r>
          <m:d>
            <m:dPr>
              <m:ctrlPr>
                <w:rPr>
                  <w:rFonts w:ascii="Cambria Math" w:hAnsi="Cambria Math" w:cs="Arial"/>
                  <w:i/>
                  <w:sz w:val="20"/>
                  <w:szCs w:val="20"/>
                  <w:lang w:val="en-US"/>
                </w:rPr>
              </m:ctrlPr>
            </m:dPr>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j,k</m:t>
                  </m:r>
                </m:sub>
              </m:sSub>
            </m:e>
          </m:d>
          <m:r>
            <w:rPr>
              <w:rFonts w:ascii="Cambria Math" w:hAnsi="Cambria Math" w:cs="Arial"/>
              <w:sz w:val="20"/>
              <w:szCs w:val="20"/>
              <w:lang w:val="en-US"/>
            </w:rPr>
            <m:t>=</m:t>
          </m:r>
          <m:d>
            <m:dPr>
              <m:begChr m:val="{"/>
              <m:endChr m:val=""/>
              <m:ctrlPr>
                <w:rPr>
                  <w:rFonts w:ascii="Cambria Math" w:hAnsi="Cambria Math" w:cs="Arial"/>
                  <w:i/>
                  <w:sz w:val="20"/>
                  <w:szCs w:val="20"/>
                  <w:lang w:val="en-US"/>
                </w:rPr>
              </m:ctrlPr>
            </m:dPr>
            <m:e>
              <m:eqArr>
                <m:eqArrPr>
                  <m:ctrlPr>
                    <w:rPr>
                      <w:rFonts w:ascii="Cambria Math" w:hAnsi="Cambria Math" w:cs="Arial"/>
                      <w:i/>
                      <w:sz w:val="20"/>
                      <w:szCs w:val="20"/>
                      <w:lang w:val="en-US"/>
                    </w:rPr>
                  </m:ctrlPr>
                </m:eqArrPr>
                <m:e>
                  <m:r>
                    <w:rPr>
                      <w:rFonts w:ascii="Cambria Math" w:hAnsi="Cambria Math" w:cs="Arial"/>
                      <w:sz w:val="20"/>
                      <w:szCs w:val="20"/>
                      <w:lang w:val="en-US"/>
                    </w:rPr>
                    <m:t>'continuatio</m:t>
                  </m:r>
                  <m:sSup>
                    <m:sSupPr>
                      <m:ctrlPr>
                        <w:rPr>
                          <w:rFonts w:ascii="Cambria Math" w:hAnsi="Cambria Math" w:cs="Arial"/>
                          <w:i/>
                          <w:sz w:val="20"/>
                          <w:szCs w:val="20"/>
                          <w:lang w:val="en-US"/>
                        </w:rPr>
                      </m:ctrlPr>
                    </m:sSupPr>
                    <m:e>
                      <m:r>
                        <w:rPr>
                          <w:rFonts w:ascii="Cambria Math" w:hAnsi="Cambria Math" w:cs="Arial"/>
                          <w:sz w:val="20"/>
                          <w:szCs w:val="20"/>
                          <w:lang w:val="en-US"/>
                        </w:rPr>
                        <m:t>n</m:t>
                      </m:r>
                    </m:e>
                    <m:sup>
                      <m:r>
                        <w:rPr>
                          <w:rFonts w:ascii="Cambria Math" w:hAnsi="Cambria Math" w:cs="Arial"/>
                          <w:sz w:val="20"/>
                          <w:szCs w:val="20"/>
                          <w:lang w:val="en-US"/>
                        </w:rPr>
                        <m:t>'</m:t>
                      </m:r>
                    </m:sup>
                  </m:sSup>
                  <m:r>
                    <w:rPr>
                      <w:rFonts w:ascii="Cambria Math" w:hAnsi="Cambria Math" w:cs="Arial"/>
                      <w:sz w:val="20"/>
                      <w:szCs w:val="20"/>
                      <w:lang w:val="en-US"/>
                    </w:rPr>
                    <m:t>,                      if D</m:t>
                  </m:r>
                  <m:d>
                    <m:dPr>
                      <m:ctrlPr>
                        <w:rPr>
                          <w:rFonts w:ascii="Cambria Math" w:hAnsi="Cambria Math" w:cs="Arial"/>
                          <w:i/>
                          <w:sz w:val="20"/>
                          <w:szCs w:val="20"/>
                          <w:lang w:val="en-US"/>
                        </w:rPr>
                      </m:ctrlPr>
                    </m:dPr>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j,k</m:t>
                          </m:r>
                        </m:sub>
                      </m:sSub>
                      <m:ctrlPr>
                        <w:rPr>
                          <w:rFonts w:ascii="Cambria Math" w:hAnsi="Cambria Math" w:cs="Arial"/>
                          <w:i/>
                          <w:sz w:val="20"/>
                          <w:szCs w:val="20"/>
                        </w:rPr>
                      </m:ctrlPr>
                    </m:e>
                  </m:d>
                  <m:r>
                    <w:rPr>
                      <w:rFonts w:ascii="Cambria Math" w:hAnsi="Cambria Math" w:cs="Arial"/>
                      <w:sz w:val="20"/>
                      <w:szCs w:val="20"/>
                    </w:rPr>
                    <m:t xml:space="preserve"> ≥90     </m:t>
                  </m:r>
                </m:e>
                <m:e>
                  <m:r>
                    <w:rPr>
                      <w:rFonts w:ascii="Cambria Math" w:hAnsi="Cambria Math" w:cs="Arial"/>
                      <w:sz w:val="20"/>
                      <w:szCs w:val="20"/>
                      <w:lang w:val="en-US"/>
                    </w:rPr>
                    <m:t>'discontinuatio</m:t>
                  </m:r>
                  <m:sSup>
                    <m:sSupPr>
                      <m:ctrlPr>
                        <w:rPr>
                          <w:rFonts w:ascii="Cambria Math" w:hAnsi="Cambria Math" w:cs="Arial"/>
                          <w:i/>
                          <w:sz w:val="20"/>
                          <w:szCs w:val="20"/>
                          <w:lang w:val="en-US"/>
                        </w:rPr>
                      </m:ctrlPr>
                    </m:sSupPr>
                    <m:e>
                      <m:r>
                        <w:rPr>
                          <w:rFonts w:ascii="Cambria Math" w:hAnsi="Cambria Math" w:cs="Arial"/>
                          <w:sz w:val="20"/>
                          <w:szCs w:val="20"/>
                          <w:lang w:val="en-US"/>
                        </w:rPr>
                        <m:t>n</m:t>
                      </m:r>
                    </m:e>
                    <m:sup>
                      <m:r>
                        <w:rPr>
                          <w:rFonts w:ascii="Cambria Math" w:hAnsi="Cambria Math" w:cs="Arial"/>
                          <w:sz w:val="20"/>
                          <w:szCs w:val="20"/>
                          <w:lang w:val="en-US"/>
                        </w:rPr>
                        <m:t>'</m:t>
                      </m:r>
                    </m:sup>
                  </m:sSup>
                  <m:r>
                    <w:rPr>
                      <w:rFonts w:ascii="Cambria Math" w:hAnsi="Cambria Math" w:cs="Arial"/>
                      <w:sz w:val="20"/>
                      <w:szCs w:val="20"/>
                      <w:lang w:val="en-US"/>
                    </w:rPr>
                    <m:t xml:space="preserve">,                otherwise </m:t>
                  </m:r>
                </m:e>
              </m:eqArr>
            </m:e>
          </m:d>
        </m:oMath>
      </m:oMathPara>
    </w:p>
    <w:p w14:paraId="6AA19174" w14:textId="77777777" w:rsidR="005C19BB" w:rsidRPr="001C7A3C" w:rsidRDefault="005C19BB" w:rsidP="007275D6">
      <w:pPr>
        <w:spacing w:line="240" w:lineRule="auto"/>
        <w:rPr>
          <w:rFonts w:ascii="Cambria" w:hAnsi="Cambria" w:cs="Arial"/>
          <w:sz w:val="20"/>
          <w:szCs w:val="20"/>
          <w:lang w:val="en-US"/>
        </w:rPr>
      </w:pPr>
    </w:p>
    <w:p w14:paraId="7853B183" w14:textId="0B37D6FE" w:rsidR="00F86C3F" w:rsidRPr="001C7A3C" w:rsidRDefault="00F86C3F" w:rsidP="00F86C3F">
      <w:pPr>
        <w:pStyle w:val="Heading1"/>
        <w:rPr>
          <w:rFonts w:ascii="Cambria" w:hAnsi="Cambria"/>
          <w:b w:val="0"/>
          <w:bCs w:val="0"/>
          <w:lang w:val="en-US"/>
        </w:rPr>
      </w:pPr>
      <w:bookmarkStart w:id="1" w:name="_Toc225780168"/>
      <w:r w:rsidRPr="001C7A3C">
        <w:rPr>
          <w:rFonts w:ascii="Cambria" w:hAnsi="Cambria"/>
          <w:b w:val="0"/>
          <w:bCs w:val="0"/>
          <w:lang w:val="en-US"/>
        </w:rPr>
        <w:t>Supplementary Method 2: Defining Antidepressant Outcomes</w:t>
      </w:r>
      <w:bookmarkEnd w:id="1"/>
    </w:p>
    <w:p w14:paraId="24EDDC48" w14:textId="7EC0187B" w:rsidR="001A2827" w:rsidRPr="001C7A3C" w:rsidRDefault="007275D6" w:rsidP="00035559">
      <w:pPr>
        <w:spacing w:line="240" w:lineRule="auto"/>
        <w:rPr>
          <w:rFonts w:ascii="Cambria" w:hAnsi="Cambria" w:cs="Arial"/>
          <w:b/>
          <w:bCs/>
          <w:sz w:val="20"/>
          <w:szCs w:val="20"/>
        </w:rPr>
      </w:pPr>
      <w:r w:rsidRPr="001C7A3C">
        <w:rPr>
          <w:rFonts w:ascii="Cambria" w:hAnsi="Cambria" w:cs="Arial"/>
          <w:b/>
          <w:bCs/>
          <w:sz w:val="20"/>
          <w:szCs w:val="20"/>
        </w:rPr>
        <w:t>A</w:t>
      </w:r>
      <w:r w:rsidR="001A2827" w:rsidRPr="001C7A3C">
        <w:rPr>
          <w:rFonts w:ascii="Cambria" w:hAnsi="Cambria" w:cs="Arial"/>
          <w:b/>
          <w:bCs/>
          <w:sz w:val="20"/>
          <w:szCs w:val="20"/>
        </w:rPr>
        <w:t xml:space="preserve">ssigning </w:t>
      </w:r>
      <w:r w:rsidR="0033063D" w:rsidRPr="001C7A3C">
        <w:rPr>
          <w:rFonts w:ascii="Cambria" w:hAnsi="Cambria" w:cs="Arial"/>
          <w:b/>
          <w:bCs/>
          <w:sz w:val="20"/>
          <w:szCs w:val="20"/>
        </w:rPr>
        <w:t xml:space="preserve">antidepressant </w:t>
      </w:r>
      <w:r w:rsidR="00465C90" w:rsidRPr="001C7A3C">
        <w:rPr>
          <w:rFonts w:ascii="Cambria" w:hAnsi="Cambria" w:cs="Arial"/>
          <w:b/>
          <w:bCs/>
          <w:sz w:val="20"/>
          <w:szCs w:val="20"/>
        </w:rPr>
        <w:t>outcomes</w:t>
      </w:r>
      <w:r w:rsidR="001A2827" w:rsidRPr="001C7A3C">
        <w:rPr>
          <w:rFonts w:ascii="Cambria" w:hAnsi="Cambria" w:cs="Arial"/>
          <w:b/>
          <w:bCs/>
          <w:sz w:val="20"/>
          <w:szCs w:val="20"/>
        </w:rPr>
        <w:t>: Switching</w:t>
      </w:r>
      <w:r w:rsidR="0033063D" w:rsidRPr="001C7A3C">
        <w:rPr>
          <w:rFonts w:ascii="Cambria" w:hAnsi="Cambria" w:cs="Arial"/>
          <w:b/>
          <w:bCs/>
          <w:sz w:val="20"/>
          <w:szCs w:val="20"/>
        </w:rPr>
        <w:t xml:space="preserve"> or </w:t>
      </w:r>
      <w:r w:rsidR="000F1783" w:rsidRPr="001C7A3C">
        <w:rPr>
          <w:rFonts w:ascii="Cambria" w:hAnsi="Cambria" w:cs="Arial"/>
          <w:b/>
          <w:bCs/>
          <w:sz w:val="20"/>
          <w:szCs w:val="20"/>
        </w:rPr>
        <w:t>Continuation</w:t>
      </w:r>
    </w:p>
    <w:p w14:paraId="1CE4920E" w14:textId="671236CA" w:rsidR="00337574" w:rsidRPr="001C7A3C" w:rsidRDefault="000418CC" w:rsidP="00337574">
      <w:pPr>
        <w:pStyle w:val="BodyText"/>
        <w:spacing w:line="240" w:lineRule="auto"/>
        <w:rPr>
          <w:rFonts w:ascii="Cambria" w:hAnsi="Cambria" w:cs="Arial"/>
          <w:sz w:val="20"/>
          <w:szCs w:val="20"/>
          <w:lang w:val="en-US"/>
        </w:rPr>
      </w:pPr>
      <w:r w:rsidRPr="001C7A3C">
        <w:rPr>
          <w:rFonts w:ascii="Cambria" w:hAnsi="Cambria" w:cs="Arial"/>
          <w:sz w:val="20"/>
          <w:szCs w:val="20"/>
          <w:lang w:val="en-US"/>
        </w:rPr>
        <w:t>All</w:t>
      </w:r>
      <w:r w:rsidR="00337574" w:rsidRPr="001C7A3C">
        <w:rPr>
          <w:rFonts w:ascii="Cambria" w:hAnsi="Cambria" w:cs="Arial"/>
          <w:sz w:val="20"/>
          <w:szCs w:val="20"/>
          <w:lang w:val="en-US"/>
        </w:rPr>
        <w:t xml:space="preserve"> treatment outcomes were defined at the person level as summary phenotypes derived from an individual’s complete observed antidepressant treatment history, rather than being restricted to the first eligible treatment episode. This approach captures broader treatment trajectories, that may unfold across multiple treatment attempts, and is therefore more reflective of real-world clinical management of depressive disorders.</w:t>
      </w:r>
      <w:r w:rsidR="009F47BF">
        <w:rPr>
          <w:rFonts w:ascii="Cambria" w:hAnsi="Cambria" w:cs="Arial"/>
          <w:sz w:val="20"/>
          <w:szCs w:val="20"/>
          <w:lang w:val="en-US"/>
        </w:rPr>
        <w:t xml:space="preserve"> See </w:t>
      </w:r>
      <w:r w:rsidR="009F47BF" w:rsidRPr="009F47BF">
        <w:rPr>
          <w:rFonts w:ascii="Cambria" w:hAnsi="Cambria" w:cs="Arial"/>
          <w:b/>
          <w:bCs/>
          <w:sz w:val="20"/>
          <w:szCs w:val="20"/>
          <w:lang w:val="en-US"/>
        </w:rPr>
        <w:t>Supplementary Figure S1</w:t>
      </w:r>
      <w:r w:rsidR="009F47BF">
        <w:rPr>
          <w:rFonts w:ascii="Cambria" w:hAnsi="Cambria" w:cs="Arial"/>
          <w:sz w:val="20"/>
          <w:szCs w:val="20"/>
          <w:lang w:val="en-US"/>
        </w:rPr>
        <w:t xml:space="preserve"> for a representation of the main treatment outcomes (switching and continuation). </w:t>
      </w:r>
    </w:p>
    <w:p w14:paraId="032C4323" w14:textId="45A917F1" w:rsidR="00DB1707" w:rsidRPr="001C7A3C" w:rsidRDefault="00EF1A2A" w:rsidP="00DB1707">
      <w:pPr>
        <w:spacing w:line="240" w:lineRule="auto"/>
        <w:rPr>
          <w:rFonts w:ascii="Cambria" w:hAnsi="Cambria" w:cs="Arial"/>
          <w:sz w:val="20"/>
          <w:szCs w:val="20"/>
        </w:rPr>
      </w:pPr>
      <w:r w:rsidRPr="001C7A3C">
        <w:rPr>
          <w:rFonts w:ascii="Cambria" w:hAnsi="Cambria" w:cs="Arial"/>
          <w:sz w:val="20"/>
          <w:szCs w:val="20"/>
          <w:lang w:val="en-US"/>
        </w:rPr>
        <w:t>Initially, f</w:t>
      </w:r>
      <w:r w:rsidR="00DB1707" w:rsidRPr="001C7A3C">
        <w:rPr>
          <w:rFonts w:ascii="Cambria" w:hAnsi="Cambria" w:cs="Arial"/>
          <w:sz w:val="20"/>
          <w:szCs w:val="20"/>
          <w:lang w:val="en-US"/>
        </w:rPr>
        <w:t>or each drug, if at least one monotherapy prescription episode was classified as a ‘continuation’, the individual was considered to have continued treatment with that drug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k</m:t>
            </m:r>
          </m:sub>
        </m:sSub>
        <m:r>
          <w:rPr>
            <w:rFonts w:ascii="Cambria Math" w:hAnsi="Cambria Math" w:cs="Arial"/>
            <w:sz w:val="20"/>
            <w:szCs w:val="20"/>
          </w:rPr>
          <m:t>=1)</m:t>
        </m:r>
      </m:oMath>
      <w:r w:rsidR="00DB1707" w:rsidRPr="001C7A3C">
        <w:rPr>
          <w:rFonts w:ascii="Cambria" w:hAnsi="Cambria" w:cs="Arial"/>
          <w:sz w:val="20"/>
          <w:szCs w:val="20"/>
        </w:rPr>
        <w:t>. As it indicates if an individual was able to maintain treatment with the drug at least once, suggesting tolerability, effectiveness or clinical appropriateness. This conservative approach ensures that isolated discontinuation episodes do not overshadow evidence of successful long-term use. On the other hand, if all monotherapy prescription episodes for that drug were classified as ‘discontinuation’, the individual was considered to have discontinued the drug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k</m:t>
            </m:r>
          </m:sub>
        </m:sSub>
        <m:r>
          <w:rPr>
            <w:rFonts w:ascii="Cambria Math" w:hAnsi="Cambria Math" w:cs="Arial"/>
            <w:sz w:val="20"/>
            <w:szCs w:val="20"/>
          </w:rPr>
          <m:t>=0</m:t>
        </m:r>
      </m:oMath>
      <w:r w:rsidR="00DB1707" w:rsidRPr="001C7A3C">
        <w:rPr>
          <w:rFonts w:ascii="Cambria" w:hAnsi="Cambria" w:cs="Arial"/>
          <w:sz w:val="20"/>
          <w:szCs w:val="20"/>
        </w:rPr>
        <w:t>). This provides stronger evidence of persistent issues with tolerability, adherence, or efficacy of the drug.</w:t>
      </w:r>
    </w:p>
    <w:p w14:paraId="5418363C" w14:textId="77777777" w:rsidR="00DB1707" w:rsidRPr="001C7A3C" w:rsidRDefault="00DB1707" w:rsidP="00DB1707">
      <w:pPr>
        <w:pStyle w:val="BodyText"/>
        <w:spacing w:line="240" w:lineRule="auto"/>
        <w:rPr>
          <w:rFonts w:ascii="Cambria" w:hAnsi="Cambria" w:cs="Arial"/>
          <w:sz w:val="20"/>
          <w:szCs w:val="20"/>
          <w:lang w:val="en-US"/>
        </w:rPr>
      </w:pPr>
    </w:p>
    <w:p w14:paraId="3FE56F32" w14:textId="77777777" w:rsidR="00DB1707" w:rsidRPr="001C7A3C" w:rsidRDefault="00DB1707" w:rsidP="00DB1707">
      <w:pPr>
        <w:pStyle w:val="BodyText"/>
        <w:spacing w:line="240" w:lineRule="auto"/>
        <w:rPr>
          <w:rFonts w:ascii="Cambria" w:hAnsi="Cambria" w:cs="Arial"/>
          <w:sz w:val="20"/>
          <w:szCs w:val="20"/>
        </w:rPr>
      </w:pPr>
      <w:r w:rsidRPr="001C7A3C">
        <w:rPr>
          <w:rFonts w:ascii="Cambria" w:hAnsi="Cambria" w:cs="Arial"/>
          <w:sz w:val="20"/>
          <w:szCs w:val="20"/>
        </w:rPr>
        <w:t>Mathematically:</w:t>
      </w:r>
    </w:p>
    <w:p w14:paraId="5FE7A203" w14:textId="77777777" w:rsidR="00DB1707" w:rsidRPr="001C7A3C" w:rsidRDefault="006F0006" w:rsidP="00DB1707">
      <w:pPr>
        <w:pStyle w:val="BodyText"/>
        <w:spacing w:line="240" w:lineRule="auto"/>
        <w:rPr>
          <w:rFonts w:ascii="Cambria" w:hAnsi="Cambria" w:cs="Arial"/>
          <w:sz w:val="20"/>
          <w:szCs w:val="20"/>
        </w:rPr>
      </w:pPr>
      <m:oMathPara>
        <m:oMathParaPr>
          <m:jc m:val="center"/>
        </m:oMathParaP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k</m:t>
              </m:r>
            </m:sub>
          </m:sSub>
          <m:r>
            <w:rPr>
              <w:rFonts w:ascii="Cambria Math" w:hAnsi="Cambria Math" w:cs="Arial"/>
              <w:sz w:val="20"/>
              <w:szCs w:val="20"/>
            </w:rPr>
            <m:t>=</m:t>
          </m:r>
          <m:d>
            <m:dPr>
              <m:begChr m:val="{"/>
              <m:endChr m:val=""/>
              <m:ctrlPr>
                <w:rPr>
                  <w:rFonts w:ascii="Cambria Math" w:hAnsi="Cambria Math" w:cs="Arial"/>
                  <w:i/>
                  <w:sz w:val="20"/>
                  <w:szCs w:val="20"/>
                </w:rPr>
              </m:ctrlPr>
            </m:dPr>
            <m:e>
              <m:eqArr>
                <m:eqArrPr>
                  <m:ctrlPr>
                    <w:rPr>
                      <w:rFonts w:ascii="Cambria Math" w:hAnsi="Cambria Math" w:cs="Arial"/>
                      <w:i/>
                      <w:sz w:val="20"/>
                      <w:szCs w:val="20"/>
                    </w:rPr>
                  </m:ctrlPr>
                </m:eqArrPr>
                <m:e>
                  <m:r>
                    <w:rPr>
                      <w:rFonts w:ascii="Cambria Math" w:hAnsi="Cambria Math" w:cs="Arial"/>
                      <w:sz w:val="20"/>
                      <w:szCs w:val="20"/>
                    </w:rPr>
                    <m:t xml:space="preserve">1,  if </m:t>
                  </m:r>
                  <m:nary>
                    <m:naryPr>
                      <m:chr m:val="∑"/>
                      <m:limLoc m:val="subSup"/>
                      <m:ctrlPr>
                        <w:rPr>
                          <w:rFonts w:ascii="Cambria Math" w:hAnsi="Cambria Math" w:cs="Arial"/>
                          <w:i/>
                          <w:sz w:val="20"/>
                          <w:szCs w:val="20"/>
                        </w:rPr>
                      </m:ctrlPr>
                    </m:naryPr>
                    <m:sub>
                      <m:r>
                        <w:rPr>
                          <w:rFonts w:ascii="Cambria Math" w:hAnsi="Cambria Math" w:cs="Arial"/>
                          <w:sz w:val="20"/>
                          <w:szCs w:val="20"/>
                        </w:rPr>
                        <m:t>j=1</m:t>
                      </m:r>
                    </m:sub>
                    <m:sup>
                      <m:r>
                        <w:rPr>
                          <w:rFonts w:ascii="Cambria Math" w:hAnsi="Cambria Math" w:cs="Arial"/>
                          <w:sz w:val="20"/>
                          <w:szCs w:val="20"/>
                        </w:rPr>
                        <m:t>m</m:t>
                      </m:r>
                    </m:sup>
                    <m:e>
                      <m:r>
                        <w:rPr>
                          <w:rFonts w:ascii="Cambria Math" w:hAnsi="Cambria Math" w:cs="Arial"/>
                          <w:sz w:val="20"/>
                          <w:szCs w:val="20"/>
                          <w:lang w:val="en-US"/>
                        </w:rPr>
                        <m:t>1</m:t>
                      </m:r>
                      <m:d>
                        <m:dPr>
                          <m:ctrlPr>
                            <w:rPr>
                              <w:rFonts w:ascii="Cambria Math" w:hAnsi="Cambria Math" w:cs="Arial"/>
                              <w:i/>
                              <w:sz w:val="20"/>
                              <w:szCs w:val="20"/>
                              <w:lang w:val="en-US"/>
                            </w:rPr>
                          </m:ctrlPr>
                        </m:dPr>
                        <m:e>
                          <m:r>
                            <w:rPr>
                              <w:rFonts w:ascii="Cambria Math" w:hAnsi="Cambria Math" w:cs="Arial"/>
                              <w:sz w:val="20"/>
                              <w:szCs w:val="20"/>
                              <w:lang w:val="en-US"/>
                            </w:rPr>
                            <m:t>OUTCOME</m:t>
                          </m:r>
                          <m:d>
                            <m:dPr>
                              <m:ctrlPr>
                                <w:rPr>
                                  <w:rFonts w:ascii="Cambria Math" w:hAnsi="Cambria Math" w:cs="Arial"/>
                                  <w:i/>
                                  <w:sz w:val="20"/>
                                  <w:szCs w:val="20"/>
                                  <w:lang w:val="en-US"/>
                                </w:rPr>
                              </m:ctrlPr>
                            </m:dPr>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j,k</m:t>
                                  </m:r>
                                </m:sub>
                              </m:sSub>
                            </m:e>
                          </m:d>
                          <m:r>
                            <w:rPr>
                              <w:rFonts w:ascii="Cambria Math" w:hAnsi="Cambria Math" w:cs="Arial"/>
                              <w:sz w:val="20"/>
                              <w:szCs w:val="20"/>
                              <w:lang w:val="en-US"/>
                            </w:rPr>
                            <m:t>=continuation</m:t>
                          </m:r>
                        </m:e>
                      </m:d>
                      <m:r>
                        <w:rPr>
                          <w:rFonts w:ascii="Cambria Math" w:hAnsi="Cambria Math" w:cs="Arial"/>
                          <w:sz w:val="20"/>
                          <w:szCs w:val="20"/>
                        </w:rPr>
                        <m:t xml:space="preserve"> ≥ 1</m:t>
                      </m:r>
                    </m:e>
                  </m:nary>
                </m:e>
                <m:e>
                  <m:r>
                    <w:rPr>
                      <w:rFonts w:ascii="Cambria Math" w:hAnsi="Cambria Math" w:cs="Arial"/>
                      <w:sz w:val="20"/>
                      <w:szCs w:val="20"/>
                    </w:rPr>
                    <m:t>0,  otherwise.</m:t>
                  </m:r>
                </m:e>
              </m:eqArr>
            </m:e>
          </m:d>
        </m:oMath>
      </m:oMathPara>
    </w:p>
    <w:p w14:paraId="5848FD5A" w14:textId="77777777" w:rsidR="00DB1707" w:rsidRPr="001C7A3C" w:rsidRDefault="00DB1707" w:rsidP="00337574">
      <w:pPr>
        <w:pStyle w:val="BodyText"/>
        <w:spacing w:line="240" w:lineRule="auto"/>
        <w:rPr>
          <w:rFonts w:ascii="Cambria" w:hAnsi="Cambria" w:cs="Arial"/>
          <w:sz w:val="20"/>
          <w:szCs w:val="20"/>
          <w:lang w:val="en-US"/>
        </w:rPr>
      </w:pPr>
    </w:p>
    <w:p w14:paraId="324C0DC9" w14:textId="77777777" w:rsidR="004E1AB5" w:rsidRPr="001C7A3C" w:rsidRDefault="004E1AB5" w:rsidP="00337574">
      <w:pPr>
        <w:pStyle w:val="BodyText"/>
        <w:spacing w:line="240" w:lineRule="auto"/>
        <w:rPr>
          <w:rFonts w:ascii="Cambria" w:hAnsi="Cambria" w:cs="Arial"/>
          <w:sz w:val="20"/>
          <w:szCs w:val="20"/>
          <w:lang w:val="en-US"/>
        </w:rPr>
      </w:pPr>
    </w:p>
    <w:p w14:paraId="79E389B2" w14:textId="77777777" w:rsidR="00984415" w:rsidRPr="001C7A3C" w:rsidRDefault="00984415" w:rsidP="00984415">
      <w:pPr>
        <w:pStyle w:val="BodyText"/>
        <w:spacing w:line="240" w:lineRule="auto"/>
        <w:rPr>
          <w:rFonts w:ascii="Cambria" w:hAnsi="Cambria" w:cs="Arial"/>
          <w:sz w:val="20"/>
          <w:szCs w:val="20"/>
        </w:rPr>
      </w:pPr>
      <w:r w:rsidRPr="001C7A3C">
        <w:rPr>
          <w:rFonts w:ascii="Cambria" w:hAnsi="Cambria" w:cs="Arial"/>
          <w:sz w:val="20"/>
          <w:szCs w:val="20"/>
        </w:rPr>
        <w:lastRenderedPageBreak/>
        <w:t>Next, we determined the final treatment outcome for the k-th drug (</w:t>
      </w:r>
      <m:oMath>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k</m:t>
            </m:r>
          </m:sub>
        </m:sSub>
        <m:r>
          <w:rPr>
            <w:rFonts w:ascii="Cambria Math" w:hAnsi="Cambria Math" w:cs="Arial"/>
            <w:sz w:val="20"/>
            <w:szCs w:val="20"/>
          </w:rPr>
          <m:t xml:space="preserve">), </m:t>
        </m:r>
      </m:oMath>
      <w:r w:rsidRPr="001C7A3C">
        <w:rPr>
          <w:rFonts w:ascii="Cambria" w:hAnsi="Cambria" w:cs="Arial"/>
          <w:sz w:val="20"/>
          <w:szCs w:val="20"/>
        </w:rPr>
        <w:t>based on the dispensing behaviour for both the k-th drug and all other antidepressants. Switching was defined as a change to a different antidepressant drug, including switches both within and across mechanism-of-action (MOA) groups (e.g., SSRIs, SNRIs, TCAs)</w:t>
      </w:r>
      <w:r w:rsidRPr="001C7A3C">
        <w:rPr>
          <w:rFonts w:ascii="Cambria" w:hAnsi="Cambria" w:cs="Arial"/>
          <w:sz w:val="20"/>
          <w:szCs w:val="20"/>
          <w:lang w:val="en-US"/>
        </w:rPr>
        <w:t xml:space="preserve">. </w:t>
      </w:r>
      <w:r w:rsidRPr="001C7A3C">
        <w:rPr>
          <w:rFonts w:ascii="Cambria" w:hAnsi="Cambria" w:cs="Arial"/>
          <w:sz w:val="20"/>
          <w:szCs w:val="20"/>
        </w:rPr>
        <w:t>The final per-drug outcome reflects whether the individual switched, discontinued early, or continued treatment with the k-th drug.</w:t>
      </w:r>
    </w:p>
    <w:p w14:paraId="136C9C7A" w14:textId="685A5103" w:rsidR="003E10DF" w:rsidRPr="001C7A3C" w:rsidRDefault="00BC25FE" w:rsidP="00490771">
      <w:pPr>
        <w:pStyle w:val="BodyText"/>
        <w:spacing w:line="240" w:lineRule="auto"/>
        <w:rPr>
          <w:rFonts w:ascii="Cambria" w:hAnsi="Cambria" w:cs="Arial"/>
          <w:sz w:val="20"/>
          <w:szCs w:val="20"/>
          <w:lang w:val="en-US"/>
        </w:rPr>
      </w:pPr>
      <w:r w:rsidRPr="001C7A3C">
        <w:rPr>
          <w:rFonts w:ascii="Cambria" w:hAnsi="Cambria" w:cs="Arial"/>
          <w:sz w:val="20"/>
          <w:szCs w:val="20"/>
        </w:rPr>
        <w:t>Building on the Lancet definition of switching</w:t>
      </w:r>
      <w:r w:rsidR="00E206CC" w:rsidRPr="001C7A3C">
        <w:rPr>
          <w:rFonts w:ascii="Cambria" w:hAnsi="Cambria" w:cs="Arial"/>
          <w:sz w:val="20"/>
          <w:szCs w:val="20"/>
        </w:rPr>
        <w:t xml:space="preserve"> </w:t>
      </w:r>
      <w:r w:rsidR="00C9781C" w:rsidRPr="001C7A3C">
        <w:rPr>
          <w:rFonts w:ascii="Cambria" w:hAnsi="Cambria" w:cs="Arial"/>
          <w:sz w:val="20"/>
          <w:szCs w:val="20"/>
        </w:rPr>
        <w:t>in TRD</w:t>
      </w:r>
      <w:r w:rsidR="00F054EF" w:rsidRPr="001C7A3C">
        <w:rPr>
          <w:rFonts w:ascii="Cambria" w:hAnsi="Cambria" w:cs="Arial"/>
          <w:sz w:val="20"/>
          <w:szCs w:val="20"/>
        </w:rPr>
        <w:fldChar w:fldCharType="begin">
          <w:fldData xml:space="preserve">PEVuZE5vdGU+PENpdGU+PEF1dGhvcj5Lb2NoPC9BdXRob3I+PFllYXI+MjAyNTwvWWVhcj48UmVj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</w:fldData>
        </w:fldChar>
      </w:r>
      <w:r w:rsidR="00D44E80" w:rsidRPr="001C7A3C">
        <w:rPr>
          <w:rFonts w:ascii="Cambria" w:hAnsi="Cambria" w:cs="Arial"/>
          <w:sz w:val="20"/>
          <w:szCs w:val="20"/>
        </w:rPr>
        <w:instrText xml:space="preserve"> ADDIN EN.CITE </w:instrText>
      </w:r>
      <w:r w:rsidR="00D44E80" w:rsidRPr="001C7A3C">
        <w:rPr>
          <w:rFonts w:ascii="Cambria" w:hAnsi="Cambria" w:cs="Arial"/>
          <w:sz w:val="20"/>
          <w:szCs w:val="20"/>
        </w:rPr>
        <w:fldChar w:fldCharType="begin">
          <w:fldData xml:space="preserve">PEVuZE5vdGU+PENpdGU+PEF1dGhvcj5Lb2NoPC9BdXRob3I+PFllYXI+MjAyNTwvWWVhcj48UmVj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</w:fldData>
        </w:fldChar>
      </w:r>
      <w:r w:rsidR="00D44E80" w:rsidRPr="001C7A3C">
        <w:rPr>
          <w:rFonts w:ascii="Cambria" w:hAnsi="Cambria" w:cs="Arial"/>
          <w:sz w:val="20"/>
          <w:szCs w:val="20"/>
        </w:rPr>
        <w:instrText xml:space="preserve"> ADDIN EN.CITE.DATA </w:instrText>
      </w:r>
      <w:r w:rsidR="00D44E80" w:rsidRPr="001C7A3C">
        <w:rPr>
          <w:rFonts w:ascii="Cambria" w:hAnsi="Cambria" w:cs="Arial"/>
          <w:sz w:val="20"/>
          <w:szCs w:val="20"/>
        </w:rPr>
      </w:r>
      <w:r w:rsidR="00D44E80" w:rsidRPr="001C7A3C">
        <w:rPr>
          <w:rFonts w:ascii="Cambria" w:hAnsi="Cambria" w:cs="Arial"/>
          <w:sz w:val="20"/>
          <w:szCs w:val="20"/>
        </w:rPr>
        <w:fldChar w:fldCharType="end"/>
      </w:r>
      <w:r w:rsidR="00F054EF" w:rsidRPr="001C7A3C">
        <w:rPr>
          <w:rFonts w:ascii="Cambria" w:hAnsi="Cambria" w:cs="Arial"/>
          <w:sz w:val="20"/>
          <w:szCs w:val="20"/>
        </w:rPr>
      </w:r>
      <w:r w:rsidR="00F054EF" w:rsidRPr="001C7A3C">
        <w:rPr>
          <w:rFonts w:ascii="Cambria" w:hAnsi="Cambria" w:cs="Arial"/>
          <w:sz w:val="20"/>
          <w:szCs w:val="20"/>
        </w:rPr>
        <w:fldChar w:fldCharType="separate"/>
      </w:r>
      <w:r w:rsidR="00D44E80" w:rsidRPr="001C7A3C">
        <w:rPr>
          <w:rFonts w:ascii="Cambria" w:hAnsi="Cambria" w:cs="Arial"/>
          <w:noProof/>
          <w:sz w:val="20"/>
          <w:szCs w:val="20"/>
          <w:vertAlign w:val="superscript"/>
        </w:rPr>
        <w:t>2</w:t>
      </w:r>
      <w:r w:rsidR="00F054EF" w:rsidRPr="001C7A3C">
        <w:rPr>
          <w:rFonts w:ascii="Cambria" w:hAnsi="Cambria" w:cs="Arial"/>
          <w:sz w:val="20"/>
          <w:szCs w:val="20"/>
        </w:rPr>
        <w:fldChar w:fldCharType="end"/>
      </w:r>
      <w:r w:rsidR="007640C9" w:rsidRPr="001C7A3C">
        <w:rPr>
          <w:rFonts w:ascii="Cambria" w:hAnsi="Cambria" w:cs="Arial"/>
          <w:sz w:val="20"/>
          <w:szCs w:val="20"/>
        </w:rPr>
        <w:t xml:space="preserve">, </w:t>
      </w:r>
      <w:r w:rsidR="00B93380" w:rsidRPr="001C7A3C">
        <w:rPr>
          <w:rFonts w:ascii="Cambria" w:hAnsi="Cambria" w:cs="Arial"/>
          <w:sz w:val="20"/>
          <w:szCs w:val="20"/>
        </w:rPr>
        <w:t>we adapted the criteria to better reflect real-world clinical practice and prescribing delays. The Lancet definition imposes a rigid initiation window, classifying a switch when a new antidepressant is dispensed 6–14 weeks (42–98 days) after initiation of the previous antidepressant, regardless of episode end. However, in practice, treatment durations vary: some patients may remain on an antidepressant for ≥14 weeks before switching, while others may discontinue earlier. Because the Lancet definition anchors the switching window to the start of treatment, it results in a variable effective “clearing window” that depends on how long the initial treatment lasted. For example, individuals who discontinue early have a longer remaining window to switch than those who remain on treatment longer, resulting in inconsistent clearing periods across patients.</w:t>
      </w:r>
    </w:p>
    <w:p w14:paraId="0E44FFED" w14:textId="49E9E0BA" w:rsidR="00654496" w:rsidRPr="001C7A3C" w:rsidRDefault="00A678A4" w:rsidP="00654496">
      <w:pPr>
        <w:pStyle w:val="BodyText"/>
        <w:spacing w:line="240" w:lineRule="auto"/>
        <w:rPr>
          <w:rFonts w:ascii="Cambria" w:hAnsi="Cambria" w:cs="Arial"/>
          <w:sz w:val="20"/>
          <w:szCs w:val="20"/>
        </w:rPr>
      </w:pPr>
      <w:r w:rsidRPr="001C7A3C">
        <w:rPr>
          <w:rFonts w:ascii="Cambria" w:hAnsi="Cambria" w:cs="Arial"/>
          <w:sz w:val="20"/>
          <w:szCs w:val="20"/>
        </w:rPr>
        <w:t xml:space="preserve">To address this limitation and better reflect real-world clinical practice, we defined switching relative to the end of a monotherapy episode (including any brief ≤28-day end-of-episode cross-taper). Monotherapy episodes were required to have an effective duration of ≥28 days (4 weeks; “adequate trial”), consistent with the lower bound of standard clinical practice for antidepressant treatment </w:t>
      </w:r>
      <w:r w:rsidR="00654496" w:rsidRPr="001C7A3C">
        <w:rPr>
          <w:rFonts w:ascii="Cambria" w:hAnsi="Cambria" w:cs="Arial"/>
          <w:sz w:val="20"/>
          <w:szCs w:val="20"/>
        </w:rPr>
        <w:t>(typically 4-8 weeks</w:t>
      </w:r>
      <w:r w:rsidR="00FA20F8">
        <w:rPr>
          <w:rFonts w:ascii="Cambria" w:hAnsi="Cambria" w:cs="Arial"/>
          <w:sz w:val="20"/>
          <w:szCs w:val="20"/>
        </w:rPr>
        <w:fldChar w:fldCharType="begin"/>
      </w:r>
      <w:r w:rsidR="00FA20F8">
        <w:rPr>
          <w:rFonts w:ascii="Cambria" w:hAnsi="Cambria" w:cs="Arial"/>
          <w:sz w:val="20"/>
          <w:szCs w:val="20"/>
        </w:rPr>
        <w:instrText xml:space="preserve"> ADDIN EN.CITE &lt;EndNote&gt;&lt;Cite&gt;&lt;Author&gt;Association&lt;/Author&gt;&lt;Year&gt;2000&lt;/Year&gt;&lt;RecNum&gt;31&lt;/RecNum&gt;&lt;DisplayText&gt;&lt;style face="superscript"&gt;3&lt;/style&gt;&lt;/DisplayText&gt;&lt;record&gt;&lt;rec-number&gt;31&lt;/rec-number&gt;&lt;foreign-keys&gt;&lt;key app="EN" db-id="p9vpw5axg0z0xjevzdjv5xspzerd990v9epf" timestamp="1767731868"&gt;31&lt;/key&gt;&lt;/foreign-keys&gt;&lt;ref-type name="Journal Article"&gt;17&lt;/ref-type&gt;&lt;contributors&gt;&lt;authors&gt;&lt;author&gt; American Psychiatric Association&lt;/author&gt;&lt;/authors&gt;&lt;/contributors&gt;&lt;titles&gt;&lt;title&gt;Practice guideline for the treatment of patients with major depressive disorder (revision). American Psychiatric Association&lt;/title&gt;&lt;secondary-title&gt;Am J Psychiatry&lt;/secondary-title&gt;&lt;/titles&gt;&lt;periodical&gt;&lt;full-title&gt;Am J Psychiatry&lt;/full-title&gt;&lt;/periodical&gt;&lt;pages&gt;1-45&lt;/pages&gt;&lt;volume&gt;157&lt;/volume&gt;&lt;number&gt;4 Suppl&lt;/number&gt;&lt;keywords&gt;&lt;keyword&gt;Antidepressive Agents/administration &amp;amp; dosage/adverse effects/*therapeutic use&lt;/keyword&gt;&lt;keyword&gt;Combined Modality Therapy&lt;/keyword&gt;&lt;keyword&gt;Decision Trees&lt;/keyword&gt;&lt;keyword&gt;Depressive Disorder/diagnosis/drug therapy/*therapy&lt;/keyword&gt;&lt;keyword&gt;Drug Administration Schedule&lt;/keyword&gt;&lt;keyword&gt;Electroconvulsive Therapy/adverse effects&lt;/keyword&gt;&lt;keyword&gt;Humans&lt;/keyword&gt;&lt;keyword&gt;Patient Compliance&lt;/keyword&gt;&lt;keyword&gt;Phototherapy&lt;/keyword&gt;&lt;keyword&gt;*Psychotherapy&lt;/keyword&gt;&lt;keyword&gt;Secondary Prevention&lt;/keyword&gt;&lt;keyword&gt;Treatment Outcome&lt;/keyword&gt;&lt;/keywords&gt;&lt;dates&gt;&lt;year&gt;2000&lt;/year&gt;&lt;pub-dates&gt;&lt;date&gt;Apr&lt;/date&gt;&lt;/pub-dates&gt;&lt;/dates&gt;&lt;isbn&gt;0002-953X (Print)&amp;#xD;0002-953X (Linking)&lt;/isbn&gt;&lt;accession-num&gt;10767867&lt;/accession-num&gt;&lt;urls&gt;&lt;related-urls&gt;&lt;url&gt;https://www.ncbi.nlm.nih.gov/pubmed/10767867&lt;/url&gt;&lt;/related-urls&gt;&lt;/urls&gt;&lt;remote-database-name&gt;Medline&lt;/remote-database-name&gt;&lt;remote-database-provider&gt;NLM&lt;/remote-database-provider&gt;&lt;/record&gt;&lt;/Cite&gt;&lt;/EndNote&gt;</w:instrText>
      </w:r>
      <w:r w:rsidR="00FA20F8">
        <w:rPr>
          <w:rFonts w:ascii="Cambria" w:hAnsi="Cambria" w:cs="Arial"/>
          <w:sz w:val="20"/>
          <w:szCs w:val="20"/>
        </w:rPr>
        <w:fldChar w:fldCharType="separate"/>
      </w:r>
      <w:r w:rsidR="00FA20F8" w:rsidRPr="00FA20F8">
        <w:rPr>
          <w:rFonts w:ascii="Cambria" w:hAnsi="Cambria" w:cs="Arial"/>
          <w:noProof/>
          <w:sz w:val="20"/>
          <w:szCs w:val="20"/>
          <w:vertAlign w:val="superscript"/>
        </w:rPr>
        <w:t>3</w:t>
      </w:r>
      <w:r w:rsidR="00FA20F8">
        <w:rPr>
          <w:rFonts w:ascii="Cambria" w:hAnsi="Cambria" w:cs="Arial"/>
          <w:sz w:val="20"/>
          <w:szCs w:val="20"/>
        </w:rPr>
        <w:fldChar w:fldCharType="end"/>
      </w:r>
      <w:r w:rsidR="00654496" w:rsidRPr="001C7A3C">
        <w:rPr>
          <w:rFonts w:ascii="Cambria" w:hAnsi="Cambria" w:cs="Arial"/>
          <w:sz w:val="20"/>
          <w:szCs w:val="20"/>
        </w:rPr>
        <w:t xml:space="preserve">), </w:t>
      </w:r>
      <w:r w:rsidR="001F4AFD" w:rsidRPr="001C7A3C">
        <w:rPr>
          <w:rFonts w:ascii="Cambria" w:hAnsi="Cambria" w:cs="Arial"/>
          <w:sz w:val="20"/>
          <w:szCs w:val="20"/>
        </w:rPr>
        <w:t>thereby excluding very early discontinuations likely driven by non-adherence. A switch was identified when a different antidepressant was initiated: (i) ≥28 days after the adjusted episode start date, (ii) no earlier than 28 days before the episode end date, and (iii) within 90 days after the episode end date. In summary, switching was defined relative to the end of a treatment episode, allowing overlap in the final 28 days and up to 90 days after discontinuation. Importantly, the new antidepressant did not need to form part of a subsequent monotherapy episode of ≥28 days; discontinuation of the index drug followed by even a single subsequent antidepressant prescription was considered indicative of non-response. This definition captures two clinically distinct switching patterns: (1) switches via end-of-episode cross-tapers, where the new drug begins during the final 28 days of the index episode, and (2) switches following treatment discontinuation, where the new drug is initiated after a gap of up to 90 days. The 90-day post-episode window provides a consistent clearing period across individuals, allowing for delays in clinical review and dispensing. This definition was intended to allow clinically plausible switching while avoiding misclassification of augmentation or combination therapy as switching. Furthermore, we used this episode-based definition, rather than the Lancet switching within TRD criterion (anchored to treatment initiation), because our dispensing data include explicit prescription end dates (or durations from which end dates can be derived), allowing reconstruction of true treatment episodes and real-world delays in initiating the next antidepressant.</w:t>
      </w:r>
    </w:p>
    <w:p w14:paraId="1E3C72AF" w14:textId="420D0B4B" w:rsidR="00AD3260" w:rsidRPr="001C7A3C" w:rsidRDefault="00AD3260" w:rsidP="00654496">
      <w:pPr>
        <w:pStyle w:val="BodyText"/>
        <w:spacing w:line="240" w:lineRule="auto"/>
        <w:rPr>
          <w:rFonts w:ascii="Cambria" w:hAnsi="Cambria" w:cs="Arial"/>
          <w:sz w:val="20"/>
          <w:szCs w:val="20"/>
        </w:rPr>
      </w:pPr>
      <w:r w:rsidRPr="001C7A3C">
        <w:rPr>
          <w:rFonts w:ascii="Cambria" w:hAnsi="Cambria" w:cs="Arial"/>
          <w:sz w:val="20"/>
          <w:szCs w:val="20"/>
        </w:rPr>
        <w:t>Ultimately, each individual for each k-th drug was hierarchically classified into switching or continuation (two mutually exclusive outcomes). Formally, the antidepressant drug k was classified as</w:t>
      </w:r>
    </w:p>
    <w:p w14:paraId="094E18B1" w14:textId="76A1F28A" w:rsidR="005F59DD" w:rsidRPr="001C7A3C" w:rsidRDefault="005F59DD" w:rsidP="005F59DD">
      <w:pPr>
        <w:pStyle w:val="BodyText"/>
        <w:numPr>
          <w:ilvl w:val="0"/>
          <w:numId w:val="1"/>
        </w:numPr>
        <w:spacing w:line="240" w:lineRule="auto"/>
        <w:rPr>
          <w:rFonts w:ascii="Cambria" w:hAnsi="Cambria" w:cs="Arial"/>
          <w:b/>
          <w:bCs/>
          <w:sz w:val="20"/>
          <w:szCs w:val="20"/>
        </w:rPr>
      </w:pPr>
      <w:r w:rsidRPr="001C7A3C">
        <w:rPr>
          <w:rStyle w:val="vlist-s"/>
          <w:rFonts w:ascii="Cambria" w:hAnsi="Cambria" w:cs="Arial"/>
          <w:b/>
          <w:bCs/>
          <w:sz w:val="20"/>
          <w:szCs w:val="20"/>
        </w:rPr>
        <w:t>Switching</w:t>
      </w:r>
    </w:p>
    <w:p w14:paraId="1415FFA4" w14:textId="77777777" w:rsidR="005F59DD" w:rsidRPr="001C7A3C" w:rsidRDefault="005F59DD" w:rsidP="005F59DD">
      <w:pPr>
        <w:pStyle w:val="BodyText"/>
        <w:ind w:firstLine="720"/>
        <w:rPr>
          <w:rFonts w:ascii="Cambria" w:hAnsi="Cambria" w:cs="Arial"/>
          <w:sz w:val="20"/>
          <w:szCs w:val="20"/>
        </w:rPr>
      </w:pPr>
      <w:r w:rsidRPr="001C7A3C">
        <w:rPr>
          <w:rFonts w:ascii="Cambria" w:hAnsi="Cambria" w:cs="Arial"/>
          <w:sz w:val="20"/>
          <w:szCs w:val="20"/>
        </w:rPr>
        <w:t xml:space="preserve">If there existed at least one prescription episode </w:t>
      </w: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j,k</m:t>
            </m:r>
          </m:sub>
        </m:sSub>
      </m:oMath>
      <w:r w:rsidRPr="001C7A3C">
        <w:rPr>
          <w:rFonts w:ascii="Cambria" w:hAnsi="Cambria" w:cs="Arial"/>
          <w:sz w:val="20"/>
          <w:szCs w:val="20"/>
        </w:rPr>
        <w:t>​ such that:</w:t>
      </w:r>
    </w:p>
    <w:p w14:paraId="2AFCF90B" w14:textId="77777777" w:rsidR="005F59DD" w:rsidRPr="001C7A3C" w:rsidRDefault="005F59DD" w:rsidP="005F59DD">
      <w:pPr>
        <w:pStyle w:val="BodyText"/>
        <w:numPr>
          <w:ilvl w:val="1"/>
          <w:numId w:val="1"/>
        </w:numPr>
        <w:rPr>
          <w:rFonts w:ascii="Cambria" w:hAnsi="Cambria" w:cs="Arial"/>
          <w:sz w:val="20"/>
          <w:szCs w:val="20"/>
        </w:rPr>
      </w:pPr>
      <w:r w:rsidRPr="001C7A3C">
        <w:rPr>
          <w:rFonts w:ascii="Cambria" w:hAnsi="Cambria" w:cs="Arial"/>
          <w:sz w:val="20"/>
          <w:szCs w:val="20"/>
        </w:rPr>
        <w:t>the effective monotherapy episode duration D(</w:t>
      </w: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j,k</m:t>
            </m:r>
          </m:sub>
        </m:sSub>
      </m:oMath>
      <w:r w:rsidRPr="001C7A3C">
        <w:rPr>
          <w:rFonts w:ascii="Cambria" w:hAnsi="Cambria" w:cs="Arial"/>
          <w:sz w:val="20"/>
          <w:szCs w:val="20"/>
        </w:rPr>
        <w:t>) ≥ 28 days, and</w:t>
      </w:r>
    </w:p>
    <w:p w14:paraId="45EAD2E4" w14:textId="77777777" w:rsidR="005F59DD" w:rsidRPr="001C7A3C" w:rsidRDefault="005F59DD" w:rsidP="005F59DD">
      <w:pPr>
        <w:pStyle w:val="BodyText"/>
        <w:numPr>
          <w:ilvl w:val="1"/>
          <w:numId w:val="1"/>
        </w:numPr>
        <w:rPr>
          <w:rFonts w:ascii="Cambria" w:hAnsi="Cambria" w:cs="Arial"/>
          <w:sz w:val="20"/>
          <w:szCs w:val="20"/>
        </w:rPr>
      </w:pPr>
      <w:r w:rsidRPr="001C7A3C">
        <w:rPr>
          <w:rFonts w:ascii="Cambria" w:hAnsi="Cambria" w:cs="Arial"/>
          <w:sz w:val="20"/>
          <w:szCs w:val="20"/>
        </w:rPr>
        <w:t xml:space="preserve">a different antidepressant drug was dispensed within −28 to +90 days relative to the original end date of </w:t>
      </w: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j,k</m:t>
            </m:r>
          </m:sub>
        </m:sSub>
      </m:oMath>
    </w:p>
    <w:p w14:paraId="416347ED" w14:textId="32D6DBFB" w:rsidR="005F59DD" w:rsidRPr="001C7A3C" w:rsidRDefault="005F59DD" w:rsidP="005F59DD">
      <w:pPr>
        <w:pStyle w:val="BodyText"/>
        <w:numPr>
          <w:ilvl w:val="0"/>
          <w:numId w:val="1"/>
        </w:numPr>
        <w:spacing w:line="240" w:lineRule="auto"/>
        <w:rPr>
          <w:rFonts w:ascii="Cambria" w:hAnsi="Cambria" w:cs="Arial"/>
          <w:b/>
          <w:bCs/>
          <w:sz w:val="20"/>
          <w:szCs w:val="20"/>
        </w:rPr>
      </w:pPr>
      <w:r w:rsidRPr="001C7A3C">
        <w:rPr>
          <w:rFonts w:ascii="Cambria" w:hAnsi="Cambria" w:cs="Arial"/>
          <w:b/>
          <w:bCs/>
          <w:sz w:val="20"/>
          <w:szCs w:val="20"/>
        </w:rPr>
        <w:t>Continuation</w:t>
      </w:r>
    </w:p>
    <w:p w14:paraId="18CB3142" w14:textId="77777777" w:rsidR="005F59DD" w:rsidRPr="001C7A3C" w:rsidRDefault="005F59DD" w:rsidP="005F59DD">
      <w:pPr>
        <w:pStyle w:val="BodyText"/>
        <w:spacing w:line="240" w:lineRule="auto"/>
        <w:ind w:left="720"/>
        <w:rPr>
          <w:rFonts w:ascii="Cambria" w:hAnsi="Cambria" w:cs="Arial"/>
          <w:sz w:val="20"/>
          <w:szCs w:val="20"/>
        </w:rPr>
      </w:pPr>
      <w:r w:rsidRPr="001C7A3C">
        <w:rPr>
          <w:rStyle w:val="vlist-s"/>
          <w:rFonts w:ascii="Cambria" w:hAnsi="Cambria" w:cs="Arial"/>
          <w:sz w:val="20"/>
          <w:szCs w:val="20"/>
        </w:rPr>
        <w:t xml:space="preserve">If the switching condition is not met, and </w:t>
      </w:r>
      <m:oMath>
        <m:sSub>
          <m:sSubPr>
            <m:ctrlPr>
              <w:rPr>
                <w:rStyle w:val="vlist-s"/>
                <w:rFonts w:ascii="Cambria Math" w:hAnsi="Cambria Math" w:cs="Arial"/>
                <w:i/>
                <w:sz w:val="20"/>
                <w:szCs w:val="20"/>
              </w:rPr>
            </m:ctrlPr>
          </m:sSubPr>
          <m:e>
            <m:r>
              <w:rPr>
                <w:rStyle w:val="vlist-s"/>
                <w:rFonts w:ascii="Cambria Math" w:hAnsi="Cambria Math" w:cs="Arial"/>
                <w:sz w:val="20"/>
                <w:szCs w:val="20"/>
              </w:rPr>
              <m:t>C</m:t>
            </m:r>
          </m:e>
          <m:sub>
            <m:r>
              <m:rPr>
                <m:sty m:val="p"/>
              </m:rPr>
              <w:rPr>
                <w:rStyle w:val="mord"/>
                <w:rFonts w:ascii="Cambria Math" w:hAnsi="Cambria Math" w:cs="Arial"/>
                <w:sz w:val="20"/>
                <w:szCs w:val="20"/>
              </w:rPr>
              <m:t>k</m:t>
            </m:r>
          </m:sub>
        </m:sSub>
        <m:r>
          <w:rPr>
            <w:rStyle w:val="vlist-s"/>
            <w:rFonts w:ascii="Cambria Math" w:hAnsi="Cambria Math" w:cs="Arial"/>
            <w:sz w:val="20"/>
            <w:szCs w:val="20"/>
          </w:rPr>
          <m:t>=1</m:t>
        </m:r>
      </m:oMath>
      <w:r w:rsidRPr="001C7A3C">
        <w:rPr>
          <w:rStyle w:val="vlist-s"/>
          <w:rFonts w:ascii="Cambria" w:hAnsi="Cambria" w:cs="Arial"/>
          <w:sz w:val="20"/>
          <w:szCs w:val="20"/>
        </w:rPr>
        <w:t xml:space="preserve"> (i.e., drug k was continued for ≥90 days monotherapy for at least one prescription episode).</w:t>
      </w:r>
    </w:p>
    <w:p w14:paraId="61C41762" w14:textId="19D2C8BA" w:rsidR="00EF6018" w:rsidRPr="001C7A3C" w:rsidRDefault="007C64FB" w:rsidP="00035559">
      <w:pPr>
        <w:pStyle w:val="BodyText"/>
        <w:spacing w:line="240" w:lineRule="auto"/>
        <w:rPr>
          <w:rFonts w:ascii="Cambria" w:hAnsi="Cambria" w:cs="Arial"/>
          <w:sz w:val="20"/>
          <w:szCs w:val="20"/>
        </w:rPr>
      </w:pPr>
      <w:r w:rsidRPr="007C64FB">
        <w:rPr>
          <w:rFonts w:ascii="Cambria" w:hAnsi="Cambria" w:cs="Arial"/>
          <w:sz w:val="20"/>
          <w:szCs w:val="20"/>
        </w:rPr>
        <w:t xml:space="preserve">It is important to note that those who did not qualify for switching or continuation analyses for the k-th drug (i.e., those who only had sub-threshold [&lt;90-day] monotherapy prescription episodes for the k-th drug) were excluded from these analyses. Among individuals who met the switching definition for the k-th drug, the index date was the first dispensing date of the new drug in the first switching-eligible episode (i.e., the earliest episode that defined a switch from the k-th drug). Any earlier, non-switching episodes occurring prior to this first switching event were not used for exposure assignment. For continuers, the index date was </w:t>
      </w:r>
      <w:r w:rsidR="00A00D30" w:rsidRPr="00A00D30">
        <w:rPr>
          <w:rFonts w:ascii="Cambria" w:hAnsi="Cambria" w:cs="Arial"/>
          <w:sz w:val="20"/>
          <w:szCs w:val="20"/>
        </w:rPr>
        <w:t>the start of the first eligible ≥90-day monotherapy episode</w:t>
      </w:r>
      <w:r w:rsidR="00A00D30">
        <w:rPr>
          <w:rFonts w:ascii="Cambria" w:hAnsi="Cambria" w:cs="Arial"/>
          <w:sz w:val="20"/>
          <w:szCs w:val="20"/>
        </w:rPr>
        <w:t>.</w:t>
      </w:r>
    </w:p>
    <w:p w14:paraId="3D487EFF" w14:textId="77777777" w:rsidR="00EF6018" w:rsidRPr="001C7A3C" w:rsidRDefault="00EF6018" w:rsidP="00035559">
      <w:pPr>
        <w:pStyle w:val="BodyText"/>
        <w:spacing w:line="240" w:lineRule="auto"/>
        <w:rPr>
          <w:rFonts w:ascii="Cambria" w:hAnsi="Cambria" w:cs="Arial"/>
          <w:sz w:val="20"/>
          <w:szCs w:val="20"/>
        </w:rPr>
      </w:pPr>
    </w:p>
    <w:p w14:paraId="74B8D9DF" w14:textId="2AF99A8A" w:rsidR="00A27AA4" w:rsidRPr="001C7A3C" w:rsidRDefault="00A27AA4" w:rsidP="00F50D61">
      <w:pPr>
        <w:pStyle w:val="BodyText"/>
        <w:rPr>
          <w:rFonts w:ascii="Cambria" w:hAnsi="Cambria" w:cs="Arial"/>
          <w:sz w:val="20"/>
          <w:szCs w:val="20"/>
        </w:rPr>
      </w:pPr>
    </w:p>
    <w:p w14:paraId="6B035D09" w14:textId="43FE8E4F" w:rsidR="004B788A" w:rsidRPr="001C7A3C" w:rsidRDefault="002F5332" w:rsidP="002F5332">
      <w:pPr>
        <w:pStyle w:val="Heading1"/>
        <w:rPr>
          <w:rFonts w:ascii="Cambria" w:hAnsi="Cambria"/>
          <w:b w:val="0"/>
          <w:bCs w:val="0"/>
          <w:lang w:val="en-US"/>
        </w:rPr>
      </w:pPr>
      <w:bookmarkStart w:id="2" w:name="_Toc225780169"/>
      <w:r w:rsidRPr="001C7A3C">
        <w:rPr>
          <w:rFonts w:ascii="Cambria" w:hAnsi="Cambria"/>
          <w:b w:val="0"/>
          <w:bCs w:val="0"/>
          <w:lang w:val="en-US"/>
        </w:rPr>
        <w:t>Supplementary Methods 3: Pooled Antidepressant Outcomes</w:t>
      </w:r>
      <w:bookmarkEnd w:id="2"/>
    </w:p>
    <w:p w14:paraId="5E9708B4" w14:textId="77777777" w:rsidR="002F5332" w:rsidRPr="001C7A3C" w:rsidRDefault="002F5332" w:rsidP="002F5332">
      <w:pPr>
        <w:rPr>
          <w:rFonts w:ascii="Cambria" w:hAnsi="Cambria"/>
          <w:lang w:val="en-US"/>
        </w:rPr>
      </w:pPr>
    </w:p>
    <w:p w14:paraId="3C601C6B" w14:textId="25CBA938" w:rsidR="00EF6018" w:rsidRPr="001C7A3C" w:rsidRDefault="00EF6018" w:rsidP="00EF6018">
      <w:pPr>
        <w:pStyle w:val="BodyText"/>
        <w:spacing w:line="240" w:lineRule="auto"/>
        <w:rPr>
          <w:rFonts w:ascii="Cambria" w:hAnsi="Cambria" w:cs="Arial"/>
          <w:sz w:val="20"/>
          <w:szCs w:val="20"/>
        </w:rPr>
      </w:pPr>
      <w:r w:rsidRPr="001C7A3C">
        <w:rPr>
          <w:rFonts w:ascii="Cambria" w:hAnsi="Cambria" w:cs="Arial"/>
          <w:sz w:val="20"/>
          <w:szCs w:val="20"/>
        </w:rPr>
        <w:t>To increase statistical power and find factors generally associated with antidepressant switching, we also  assessed treatment outcomes across all antidepressant (pooled) drugs.</w:t>
      </w:r>
    </w:p>
    <w:p w14:paraId="4E2EFF6D" w14:textId="77777777" w:rsidR="00EF6018" w:rsidRPr="001C7A3C" w:rsidRDefault="00EF6018" w:rsidP="00EF6018">
      <w:pPr>
        <w:pStyle w:val="BodyText"/>
        <w:spacing w:line="240" w:lineRule="auto"/>
        <w:rPr>
          <w:rFonts w:ascii="Cambria" w:hAnsi="Cambria" w:cs="Arial"/>
          <w:b/>
          <w:bCs/>
          <w:sz w:val="20"/>
          <w:szCs w:val="20"/>
        </w:rPr>
      </w:pPr>
      <w:r w:rsidRPr="001C7A3C">
        <w:rPr>
          <w:rFonts w:ascii="Cambria" w:hAnsi="Cambria" w:cs="Arial"/>
          <w:b/>
          <w:bCs/>
          <w:sz w:val="20"/>
          <w:szCs w:val="20"/>
        </w:rPr>
        <w:t>Pooled outcomes across all antidepressant drugs</w:t>
      </w:r>
    </w:p>
    <w:p w14:paraId="7C09C82B" w14:textId="5EA63977" w:rsidR="00EF6018" w:rsidRPr="001C7A3C" w:rsidRDefault="00EF6018" w:rsidP="00EF6018">
      <w:pPr>
        <w:pStyle w:val="BodyText"/>
        <w:spacing w:line="240" w:lineRule="auto"/>
        <w:rPr>
          <w:rFonts w:ascii="Cambria" w:hAnsi="Cambria" w:cs="Arial"/>
          <w:sz w:val="20"/>
          <w:szCs w:val="20"/>
        </w:rPr>
      </w:pPr>
      <w:r w:rsidRPr="001C7A3C">
        <w:rPr>
          <w:rFonts w:ascii="Cambria" w:hAnsi="Cambria" w:cs="Arial"/>
          <w:sz w:val="20"/>
          <w:szCs w:val="20"/>
        </w:rPr>
        <w:t xml:space="preserve">For each participant: </w:t>
      </w:r>
    </w:p>
    <w:p w14:paraId="1E511614" w14:textId="1BF6FA0E" w:rsidR="00EF6018" w:rsidRPr="001C7A3C" w:rsidRDefault="00EF6018" w:rsidP="00EF6018">
      <w:pPr>
        <w:pStyle w:val="BodyText"/>
        <w:numPr>
          <w:ilvl w:val="0"/>
          <w:numId w:val="7"/>
        </w:numPr>
        <w:spacing w:line="240" w:lineRule="auto"/>
        <w:rPr>
          <w:rFonts w:ascii="Cambria" w:hAnsi="Cambria" w:cs="Arial"/>
          <w:sz w:val="20"/>
          <w:szCs w:val="20"/>
        </w:rPr>
      </w:pPr>
      <w:r w:rsidRPr="001C7A3C">
        <w:rPr>
          <w:rFonts w:ascii="Cambria" w:hAnsi="Cambria" w:cs="Arial"/>
          <w:sz w:val="20"/>
          <w:szCs w:val="20"/>
        </w:rPr>
        <w:t>If any drug was switched, the overall outcome was classified as switching.</w:t>
      </w:r>
    </w:p>
    <w:p w14:paraId="2145421F" w14:textId="280D1B96" w:rsidR="002F5332" w:rsidRPr="001C7A3C" w:rsidRDefault="00EF6018" w:rsidP="002F5332">
      <w:pPr>
        <w:pStyle w:val="BodyText"/>
        <w:numPr>
          <w:ilvl w:val="0"/>
          <w:numId w:val="7"/>
        </w:numPr>
        <w:spacing w:line="240" w:lineRule="auto"/>
        <w:rPr>
          <w:rFonts w:ascii="Cambria" w:hAnsi="Cambria" w:cs="Arial"/>
          <w:sz w:val="20"/>
          <w:szCs w:val="20"/>
        </w:rPr>
      </w:pPr>
      <w:r w:rsidRPr="001C7A3C">
        <w:rPr>
          <w:rFonts w:ascii="Cambria" w:hAnsi="Cambria" w:cs="Arial"/>
          <w:sz w:val="20"/>
          <w:szCs w:val="20"/>
        </w:rPr>
        <w:t>If no switching occurred and at least one drug episode was a continuation, the outcome was classified as continuation.</w:t>
      </w:r>
    </w:p>
    <w:p w14:paraId="44AA758D" w14:textId="27445868" w:rsidR="00A27AA4" w:rsidRPr="001C7A3C" w:rsidRDefault="00A27AA4" w:rsidP="00A27AA4">
      <w:pPr>
        <w:pStyle w:val="Heading1"/>
        <w:rPr>
          <w:rFonts w:ascii="Cambria" w:hAnsi="Cambria"/>
          <w:b w:val="0"/>
          <w:bCs w:val="0"/>
          <w:lang w:val="en-US"/>
        </w:rPr>
      </w:pPr>
      <w:bookmarkStart w:id="3" w:name="_Toc225780170"/>
      <w:r w:rsidRPr="001C7A3C">
        <w:rPr>
          <w:rFonts w:ascii="Cambria" w:hAnsi="Cambria"/>
          <w:b w:val="0"/>
          <w:bCs w:val="0"/>
          <w:lang w:val="en-US"/>
        </w:rPr>
        <w:t xml:space="preserve">Supplementary Results 1: </w:t>
      </w:r>
      <w:r w:rsidR="00527A6C" w:rsidRPr="001C7A3C">
        <w:rPr>
          <w:rFonts w:ascii="Cambria" w:hAnsi="Cambria"/>
          <w:b w:val="0"/>
          <w:bCs w:val="0"/>
          <w:lang w:val="en-US"/>
        </w:rPr>
        <w:t>Associations of Covariates with Pooled Antidepressant Switching</w:t>
      </w:r>
      <w:bookmarkEnd w:id="3"/>
    </w:p>
    <w:p w14:paraId="0762F174" w14:textId="02687FDC" w:rsidR="00A27AA4" w:rsidRPr="001C7A3C" w:rsidRDefault="00A27AA4" w:rsidP="00F50D61">
      <w:pPr>
        <w:pStyle w:val="BodyText"/>
        <w:rPr>
          <w:rFonts w:ascii="Cambria" w:hAnsi="Cambria" w:cs="Arial"/>
          <w:sz w:val="20"/>
          <w:szCs w:val="20"/>
          <w:lang w:val="en-US"/>
        </w:rPr>
      </w:pPr>
    </w:p>
    <w:p w14:paraId="7DFDD450" w14:textId="70E41B90" w:rsidR="00A27AA4" w:rsidRPr="001C7A3C" w:rsidRDefault="001F6CA6" w:rsidP="00F50D61">
      <w:pPr>
        <w:pStyle w:val="BodyText"/>
        <w:rPr>
          <w:rFonts w:ascii="Cambria" w:hAnsi="Cambria" w:cs="Arial"/>
          <w:sz w:val="20"/>
          <w:szCs w:val="20"/>
          <w:lang w:val="en-US"/>
        </w:rPr>
      </w:pPr>
      <w:r w:rsidRPr="125C8878">
        <w:rPr>
          <w:rFonts w:ascii="Cambria" w:hAnsi="Cambria" w:cs="Arial"/>
          <w:sz w:val="20"/>
          <w:szCs w:val="20"/>
          <w:lang w:val="en-US"/>
        </w:rPr>
        <w:t xml:space="preserve">Across both </w:t>
      </w:r>
      <w:r w:rsidR="006A4E81">
        <w:rPr>
          <w:rFonts w:ascii="Cambria" w:hAnsi="Cambria" w:cs="Arial"/>
          <w:sz w:val="20"/>
          <w:szCs w:val="20"/>
          <w:lang w:val="en-US"/>
        </w:rPr>
        <w:t>the phenoconversion-adjusted and direct</w:t>
      </w:r>
      <w:r w:rsidR="00892997">
        <w:rPr>
          <w:rFonts w:ascii="Cambria" w:hAnsi="Cambria" w:cs="Arial"/>
          <w:sz w:val="20"/>
          <w:szCs w:val="20"/>
          <w:lang w:val="en-US"/>
        </w:rPr>
        <w:t xml:space="preserve"> CYP modulator </w:t>
      </w:r>
      <w:r w:rsidRPr="125C8878">
        <w:rPr>
          <w:rFonts w:ascii="Cambria" w:hAnsi="Cambria" w:cs="Arial"/>
          <w:sz w:val="20"/>
          <w:szCs w:val="20"/>
          <w:lang w:val="en-US"/>
        </w:rPr>
        <w:t>modelling approaches, covariate effects were highly consistent, indicating that the choice of CYP adjustment method does not materially influence associations between demographic and socioeconomic factors and antidepressant switching (</w:t>
      </w:r>
      <w:r w:rsidRPr="125C8878">
        <w:rPr>
          <w:rFonts w:ascii="Cambria" w:hAnsi="Cambria" w:cs="Arial"/>
          <w:b/>
          <w:bCs/>
          <w:sz w:val="20"/>
          <w:szCs w:val="20"/>
          <w:lang w:val="en-US"/>
        </w:rPr>
        <w:t xml:space="preserve">Supplementary Figure 11, Supplementary Tables </w:t>
      </w:r>
      <w:r w:rsidR="006E2B49" w:rsidRPr="125C8878">
        <w:rPr>
          <w:rFonts w:ascii="Cambria" w:hAnsi="Cambria" w:cs="Arial"/>
          <w:b/>
          <w:bCs/>
          <w:sz w:val="20"/>
          <w:szCs w:val="20"/>
          <w:lang w:val="en-US"/>
        </w:rPr>
        <w:t>S4</w:t>
      </w:r>
      <w:r w:rsidR="006E2B49" w:rsidRPr="125C8878">
        <w:rPr>
          <w:rFonts w:ascii="Cambria" w:hAnsi="Cambria" w:cs="Arial"/>
          <w:sz w:val="20"/>
          <w:szCs w:val="20"/>
          <w:lang w:val="en-US"/>
        </w:rPr>
        <w:t>)</w:t>
      </w:r>
      <w:r w:rsidRPr="125C8878">
        <w:rPr>
          <w:rFonts w:ascii="Cambria" w:hAnsi="Cambria" w:cs="Arial"/>
          <w:sz w:val="20"/>
          <w:szCs w:val="20"/>
          <w:lang w:val="en-US"/>
        </w:rPr>
        <w:t>. Increasing age at first antidepressant use was associated with reduced odds of switching, suggesting greater treatment stability in older individuals. In contrast, sex was not associated with switching, indicating no meaningful difference in treatment instability between males and females in this cohort. Higher income was associated with reduced odds of switching, consistent with the possibility that socioeconomic advantage may facilitate treatment continuity, adherence, or access to care. Educational attainment did not show independent associations after adjustment, suggesting that its effects may overlap with other socioeconomic measures such as income. Several genetically inferred ancestry groups showed lower odds of switching compared to the European reference group; however, these estimates were less precise for some groups, and may reflect a combination of biological, clinical, and healthcare access differences. Overall, these findings indicate that non-genetic factors, particularly age and income, contribute to variability in antidepressant treatment stability, while the consistency across models supports the robustness of these associations to different approaches for modelling CYP-mediated metabolism.</w:t>
      </w:r>
    </w:p>
    <w:p w14:paraId="7F539F60" w14:textId="77777777" w:rsidR="00672120" w:rsidRPr="001C7A3C" w:rsidRDefault="00672120" w:rsidP="00672120">
      <w:pPr>
        <w:pStyle w:val="BodyText"/>
        <w:rPr>
          <w:rFonts w:ascii="Cambria" w:hAnsi="Cambria" w:cs="Arial"/>
          <w:b/>
          <w:bCs/>
          <w:sz w:val="20"/>
          <w:szCs w:val="20"/>
          <w:lang w:val="en-US"/>
        </w:rPr>
      </w:pPr>
      <w:r w:rsidRPr="001C7A3C">
        <w:rPr>
          <w:rFonts w:ascii="Cambria" w:hAnsi="Cambria" w:cs="Arial"/>
          <w:b/>
          <w:bCs/>
          <w:sz w:val="20"/>
          <w:szCs w:val="20"/>
          <w:lang w:val="en-US"/>
        </w:rPr>
        <w:t>Interaction analyses.</w:t>
      </w:r>
    </w:p>
    <w:p w14:paraId="131AFC86" w14:textId="367DE8CD" w:rsidR="00672120" w:rsidRPr="001C7A3C" w:rsidRDefault="00672120" w:rsidP="00672120">
      <w:pPr>
        <w:pStyle w:val="BodyText"/>
        <w:rPr>
          <w:rFonts w:ascii="Cambria" w:hAnsi="Cambria" w:cs="Arial"/>
          <w:sz w:val="20"/>
          <w:szCs w:val="20"/>
          <w:lang w:val="en-US"/>
        </w:rPr>
      </w:pPr>
      <w:r w:rsidRPr="125C8878">
        <w:rPr>
          <w:rFonts w:ascii="Cambria" w:hAnsi="Cambria" w:cs="Arial"/>
          <w:sz w:val="20"/>
          <w:szCs w:val="20"/>
          <w:lang w:val="en-US"/>
        </w:rPr>
        <w:t>We also evaluated whether the effects of CYP-modulating medications on antidepressant switching differed by age</w:t>
      </w:r>
      <w:r w:rsidR="00CD4139">
        <w:rPr>
          <w:rFonts w:ascii="Cambria" w:hAnsi="Cambria" w:cs="Arial"/>
          <w:sz w:val="20"/>
          <w:szCs w:val="20"/>
          <w:lang w:val="en-US"/>
        </w:rPr>
        <w:t xml:space="preserve"> at first recorded antidepressant prescription</w:t>
      </w:r>
      <w:r w:rsidRPr="125C8878">
        <w:rPr>
          <w:rFonts w:ascii="Cambria" w:hAnsi="Cambria" w:cs="Arial"/>
          <w:sz w:val="20"/>
          <w:szCs w:val="20"/>
          <w:lang w:val="en-US"/>
        </w:rPr>
        <w:t xml:space="preserve"> or sex by including interaction terms between weak CYP modulator categories and these demographic variables (</w:t>
      </w:r>
      <w:r w:rsidRPr="125C8878">
        <w:rPr>
          <w:rFonts w:ascii="Cambria" w:hAnsi="Cambria" w:cs="Arial"/>
          <w:b/>
          <w:bCs/>
          <w:sz w:val="20"/>
          <w:szCs w:val="20"/>
          <w:lang w:val="en-US"/>
        </w:rPr>
        <w:t>Supplementary Table S7</w:t>
      </w:r>
      <w:r w:rsidRPr="125C8878">
        <w:rPr>
          <w:rFonts w:ascii="Cambria" w:hAnsi="Cambria" w:cs="Arial"/>
          <w:sz w:val="20"/>
          <w:szCs w:val="20"/>
          <w:lang w:val="en-US"/>
        </w:rPr>
        <w:t xml:space="preserve">). Overall, there was no strong evidence of effect modification. Interaction terms between age and weak CYP inhibitor </w:t>
      </w:r>
      <w:r w:rsidR="00A768FF" w:rsidRPr="125C8878">
        <w:rPr>
          <w:rFonts w:ascii="Cambria" w:hAnsi="Cambria" w:cs="Arial"/>
          <w:sz w:val="20"/>
          <w:szCs w:val="20"/>
          <w:lang w:val="en-US"/>
        </w:rPr>
        <w:t xml:space="preserve">and inducer </w:t>
      </w:r>
      <w:r w:rsidRPr="125C8878">
        <w:rPr>
          <w:rFonts w:ascii="Cambria" w:hAnsi="Cambria" w:cs="Arial"/>
          <w:sz w:val="20"/>
          <w:szCs w:val="20"/>
          <w:lang w:val="en-US"/>
        </w:rPr>
        <w:t xml:space="preserve">exposure across </w:t>
      </w:r>
      <w:r w:rsidRPr="125C8878">
        <w:rPr>
          <w:rFonts w:ascii="Cambria" w:hAnsi="Cambria" w:cs="Arial"/>
          <w:i/>
          <w:iCs/>
          <w:sz w:val="20"/>
          <w:szCs w:val="20"/>
          <w:lang w:val="en-US"/>
        </w:rPr>
        <w:t>CYP2D6</w:t>
      </w:r>
      <w:r w:rsidRPr="125C8878">
        <w:rPr>
          <w:rFonts w:ascii="Cambria" w:hAnsi="Cambria" w:cs="Arial"/>
          <w:sz w:val="20"/>
          <w:szCs w:val="20"/>
          <w:lang w:val="en-US"/>
        </w:rPr>
        <w:t xml:space="preserve">, </w:t>
      </w:r>
      <w:r w:rsidRPr="125C8878">
        <w:rPr>
          <w:rFonts w:ascii="Cambria" w:hAnsi="Cambria" w:cs="Arial"/>
          <w:i/>
          <w:iCs/>
          <w:sz w:val="20"/>
          <w:szCs w:val="20"/>
          <w:lang w:val="en-US"/>
        </w:rPr>
        <w:t>CYP2C19</w:t>
      </w:r>
      <w:r w:rsidRPr="125C8878">
        <w:rPr>
          <w:rFonts w:ascii="Cambria" w:hAnsi="Cambria" w:cs="Arial"/>
          <w:sz w:val="20"/>
          <w:szCs w:val="20"/>
          <w:lang w:val="en-US"/>
        </w:rPr>
        <w:t xml:space="preserve">, and </w:t>
      </w:r>
      <w:r w:rsidRPr="125C8878">
        <w:rPr>
          <w:rFonts w:ascii="Cambria" w:hAnsi="Cambria" w:cs="Arial"/>
          <w:i/>
          <w:iCs/>
          <w:sz w:val="20"/>
          <w:szCs w:val="20"/>
          <w:lang w:val="en-US"/>
        </w:rPr>
        <w:t>CYP2B6</w:t>
      </w:r>
      <w:r w:rsidRPr="125C8878">
        <w:rPr>
          <w:rFonts w:ascii="Cambria" w:hAnsi="Cambria" w:cs="Arial"/>
          <w:sz w:val="20"/>
          <w:szCs w:val="20"/>
          <w:lang w:val="en-US"/>
        </w:rPr>
        <w:t xml:space="preserve"> were not statistically significant, with effect estimates close to the null, indicating that the association between CYP modulation and switching does not vary meaningfully with age. Similarly, there was no evidence of interaction between sex and </w:t>
      </w:r>
      <w:r w:rsidRPr="125C8878">
        <w:rPr>
          <w:rFonts w:ascii="Cambria" w:hAnsi="Cambria" w:cs="Arial"/>
          <w:i/>
          <w:iCs/>
          <w:sz w:val="20"/>
          <w:szCs w:val="20"/>
          <w:lang w:val="en-US"/>
        </w:rPr>
        <w:t>CYP2C19</w:t>
      </w:r>
      <w:r w:rsidRPr="125C8878">
        <w:rPr>
          <w:rFonts w:ascii="Cambria" w:hAnsi="Cambria" w:cs="Arial"/>
          <w:sz w:val="20"/>
          <w:szCs w:val="20"/>
          <w:lang w:val="en-US"/>
        </w:rPr>
        <w:t xml:space="preserve"> or </w:t>
      </w:r>
      <w:r w:rsidRPr="125C8878">
        <w:rPr>
          <w:rFonts w:ascii="Cambria" w:hAnsi="Cambria" w:cs="Arial"/>
          <w:i/>
          <w:iCs/>
          <w:sz w:val="20"/>
          <w:szCs w:val="20"/>
          <w:lang w:val="en-US"/>
        </w:rPr>
        <w:t>CYP2B6</w:t>
      </w:r>
      <w:r w:rsidRPr="125C8878">
        <w:rPr>
          <w:rFonts w:ascii="Cambria" w:hAnsi="Cambria" w:cs="Arial"/>
          <w:sz w:val="20"/>
          <w:szCs w:val="20"/>
          <w:lang w:val="en-US"/>
        </w:rPr>
        <w:t xml:space="preserve"> weak inhibitor exposure. A nominal interaction between </w:t>
      </w:r>
      <w:r w:rsidRPr="125C8878">
        <w:rPr>
          <w:rFonts w:ascii="Cambria" w:hAnsi="Cambria" w:cs="Arial"/>
          <w:i/>
          <w:iCs/>
          <w:sz w:val="20"/>
          <w:szCs w:val="20"/>
          <w:lang w:val="en-US"/>
        </w:rPr>
        <w:t>CYP2D6</w:t>
      </w:r>
      <w:r w:rsidRPr="125C8878">
        <w:rPr>
          <w:rFonts w:ascii="Cambria" w:hAnsi="Cambria" w:cs="Arial"/>
          <w:sz w:val="20"/>
          <w:szCs w:val="20"/>
          <w:lang w:val="en-US"/>
        </w:rPr>
        <w:t xml:space="preserve"> weak inhibitors and sex was observed, suggesting a possible attenuation of the effect in males; however, this did not reach statistical significance</w:t>
      </w:r>
      <w:r w:rsidR="00DA08D5" w:rsidRPr="125C8878">
        <w:rPr>
          <w:rFonts w:ascii="Cambria" w:hAnsi="Cambria" w:cs="Arial"/>
          <w:sz w:val="20"/>
          <w:szCs w:val="20"/>
          <w:lang w:val="en-US"/>
        </w:rPr>
        <w:t xml:space="preserve">. </w:t>
      </w:r>
      <w:r w:rsidR="2D3F0776" w:rsidRPr="125C8878">
        <w:rPr>
          <w:rFonts w:ascii="Cambria" w:hAnsi="Cambria" w:cs="Arial"/>
          <w:sz w:val="20"/>
          <w:szCs w:val="20"/>
          <w:lang w:val="en-US"/>
        </w:rPr>
        <w:t>Notably, male analyses are underpowered because fewer male AoU participants take antidepressant</w:t>
      </w:r>
      <w:r w:rsidR="60E4D949" w:rsidRPr="125C8878">
        <w:rPr>
          <w:rFonts w:ascii="Cambria" w:hAnsi="Cambria" w:cs="Arial"/>
          <w:sz w:val="20"/>
          <w:szCs w:val="20"/>
          <w:lang w:val="en-US"/>
        </w:rPr>
        <w:t xml:space="preserve"> compared to females (</w:t>
      </w:r>
      <w:r w:rsidR="00B3334D">
        <w:rPr>
          <w:rFonts w:ascii="Cambria" w:hAnsi="Cambria" w:cs="Arial"/>
          <w:sz w:val="20"/>
          <w:szCs w:val="20"/>
          <w:lang w:val="en-US"/>
        </w:rPr>
        <w:t>69% are female and 30% are male in the study analytical sample</w:t>
      </w:r>
      <w:r w:rsidR="006A4E81">
        <w:rPr>
          <w:rFonts w:ascii="Cambria" w:hAnsi="Cambria" w:cs="Arial"/>
          <w:sz w:val="20"/>
          <w:szCs w:val="20"/>
          <w:lang w:val="en-US"/>
        </w:rPr>
        <w:t xml:space="preserve">) </w:t>
      </w:r>
      <w:r w:rsidR="60E4D949" w:rsidRPr="125C8878">
        <w:rPr>
          <w:rFonts w:ascii="Cambria" w:hAnsi="Cambria" w:cs="Arial"/>
          <w:sz w:val="20"/>
          <w:szCs w:val="20"/>
          <w:lang w:val="en-US"/>
        </w:rPr>
        <w:t xml:space="preserve">hence the combined sex analysis results are dominated by female sex results. </w:t>
      </w:r>
      <w:r w:rsidRPr="125C8878">
        <w:rPr>
          <w:rFonts w:ascii="Cambria" w:hAnsi="Cambria" w:cs="Arial"/>
          <w:sz w:val="20"/>
          <w:szCs w:val="20"/>
          <w:lang w:val="en-US"/>
        </w:rPr>
        <w:t xml:space="preserve">Overall, these findings indicate that the effects of CYP-mediated drug–drug interactions on antidepressant </w:t>
      </w:r>
      <w:r w:rsidRPr="125C8878">
        <w:rPr>
          <w:rFonts w:ascii="Cambria" w:hAnsi="Cambria" w:cs="Arial"/>
          <w:sz w:val="20"/>
          <w:szCs w:val="20"/>
          <w:lang w:val="en-US"/>
        </w:rPr>
        <w:lastRenderedPageBreak/>
        <w:t xml:space="preserve">switching are broadly consistent across age groups and between sexes, supporting the </w:t>
      </w:r>
      <w:r w:rsidR="00DA08D5" w:rsidRPr="125C8878">
        <w:rPr>
          <w:rFonts w:ascii="Cambria" w:hAnsi="Cambria" w:cs="Arial"/>
          <w:sz w:val="20"/>
          <w:szCs w:val="20"/>
          <w:lang w:val="en-US"/>
        </w:rPr>
        <w:t>generalizability</w:t>
      </w:r>
      <w:r w:rsidRPr="125C8878">
        <w:rPr>
          <w:rFonts w:ascii="Cambria" w:hAnsi="Cambria" w:cs="Arial"/>
          <w:sz w:val="20"/>
          <w:szCs w:val="20"/>
          <w:lang w:val="en-US"/>
        </w:rPr>
        <w:t xml:space="preserve"> of the main effects observed in the primary models.</w:t>
      </w:r>
    </w:p>
    <w:p w14:paraId="670AFAE9" w14:textId="783755C7" w:rsidR="001A2827" w:rsidRPr="001C7A3C" w:rsidRDefault="005709ED" w:rsidP="005709ED">
      <w:pPr>
        <w:pStyle w:val="Heading1"/>
        <w:rPr>
          <w:rFonts w:ascii="Cambria" w:hAnsi="Cambria" w:cs="Arial"/>
          <w:b w:val="0"/>
          <w:bCs w:val="0"/>
        </w:rPr>
      </w:pPr>
      <w:bookmarkStart w:id="4" w:name="_Toc225780171"/>
      <w:r w:rsidRPr="001C7A3C">
        <w:rPr>
          <w:rFonts w:ascii="Cambria" w:hAnsi="Cambria" w:cs="Arial"/>
          <w:b w:val="0"/>
          <w:bCs w:val="0"/>
        </w:rPr>
        <w:t>References</w:t>
      </w:r>
      <w:bookmarkEnd w:id="4"/>
    </w:p>
    <w:p w14:paraId="0240BC4E" w14:textId="77777777" w:rsidR="00FA20F8" w:rsidRPr="00FA20F8" w:rsidRDefault="001A2827" w:rsidP="00FA20F8">
      <w:pPr>
        <w:pStyle w:val="EndNoteBibliography"/>
        <w:spacing w:after="0"/>
        <w:ind w:left="720" w:hanging="720"/>
      </w:pPr>
      <w:r w:rsidRPr="001C7A3C">
        <w:rPr>
          <w:rFonts w:ascii="Cambria" w:hAnsi="Cambria" w:cs="Arial"/>
          <w:sz w:val="20"/>
          <w:szCs w:val="20"/>
        </w:rPr>
        <w:fldChar w:fldCharType="begin"/>
      </w:r>
      <w:r w:rsidRPr="001C7A3C">
        <w:rPr>
          <w:rFonts w:ascii="Cambria" w:hAnsi="Cambria" w:cs="Arial"/>
          <w:sz w:val="20"/>
          <w:szCs w:val="20"/>
        </w:rPr>
        <w:instrText xml:space="preserve"> ADDIN EN.REFLIST </w:instrText>
      </w:r>
      <w:r w:rsidRPr="001C7A3C">
        <w:rPr>
          <w:rFonts w:ascii="Cambria" w:hAnsi="Cambria" w:cs="Arial"/>
          <w:sz w:val="20"/>
          <w:szCs w:val="20"/>
        </w:rPr>
        <w:fldChar w:fldCharType="separate"/>
      </w:r>
      <w:r w:rsidR="00FA20F8" w:rsidRPr="00FA20F8">
        <w:t>1.</w:t>
      </w:r>
      <w:r w:rsidR="00FA20F8" w:rsidRPr="00FA20F8">
        <w:tab/>
        <w:t>Bahar, M.A.</w:t>
      </w:r>
      <w:r w:rsidR="00FA20F8" w:rsidRPr="00FA20F8">
        <w:rPr>
          <w:i/>
        </w:rPr>
        <w:t xml:space="preserve"> et al.</w:t>
      </w:r>
      <w:r w:rsidR="00FA20F8" w:rsidRPr="00FA20F8">
        <w:t xml:space="preserve"> Impact of Drug-Gene-Interaction, Drug-Drug-Interaction, and Drug-Drug-Gene-Interaction on (es)Citalopram Therapy: The PharmLines Initiative. </w:t>
      </w:r>
      <w:r w:rsidR="00FA20F8" w:rsidRPr="00FA20F8">
        <w:rPr>
          <w:i/>
        </w:rPr>
        <w:t>J Pers Med</w:t>
      </w:r>
      <w:r w:rsidR="00FA20F8" w:rsidRPr="00FA20F8">
        <w:t xml:space="preserve"> </w:t>
      </w:r>
      <w:r w:rsidR="00FA20F8" w:rsidRPr="00FA20F8">
        <w:rPr>
          <w:b/>
        </w:rPr>
        <w:t>10</w:t>
      </w:r>
      <w:r w:rsidR="00FA20F8" w:rsidRPr="00FA20F8">
        <w:t>(2020).</w:t>
      </w:r>
    </w:p>
    <w:p w14:paraId="0887280C" w14:textId="77777777" w:rsidR="00FA20F8" w:rsidRPr="00FA20F8" w:rsidRDefault="00FA20F8" w:rsidP="00FA20F8">
      <w:pPr>
        <w:pStyle w:val="EndNoteBibliography"/>
        <w:spacing w:after="0"/>
        <w:ind w:left="720" w:hanging="720"/>
      </w:pPr>
      <w:r w:rsidRPr="00FA20F8">
        <w:t>2.</w:t>
      </w:r>
      <w:r w:rsidRPr="00FA20F8">
        <w:tab/>
        <w:t>Koch, E.</w:t>
      </w:r>
      <w:r w:rsidRPr="00FA20F8">
        <w:rPr>
          <w:i/>
        </w:rPr>
        <w:t xml:space="preserve"> et al.</w:t>
      </w:r>
      <w:r w:rsidRPr="00FA20F8">
        <w:t xml:space="preserve"> Recommendations for defining treatment outcomes in major psychiatric disorders using real-world data. </w:t>
      </w:r>
      <w:r w:rsidRPr="00FA20F8">
        <w:rPr>
          <w:i/>
        </w:rPr>
        <w:t>Lancet Psychiatry</w:t>
      </w:r>
      <w:r w:rsidRPr="00FA20F8">
        <w:t xml:space="preserve"> </w:t>
      </w:r>
      <w:r w:rsidRPr="00FA20F8">
        <w:rPr>
          <w:b/>
        </w:rPr>
        <w:t>12</w:t>
      </w:r>
      <w:r w:rsidRPr="00FA20F8">
        <w:t>, 457-468 (2025).</w:t>
      </w:r>
    </w:p>
    <w:p w14:paraId="5FC6B7B2" w14:textId="77777777" w:rsidR="00FA20F8" w:rsidRPr="00FA20F8" w:rsidRDefault="00FA20F8" w:rsidP="00FA20F8">
      <w:pPr>
        <w:pStyle w:val="EndNoteBibliography"/>
        <w:ind w:left="720" w:hanging="720"/>
      </w:pPr>
      <w:r w:rsidRPr="00FA20F8">
        <w:t>3.</w:t>
      </w:r>
      <w:r w:rsidRPr="00FA20F8">
        <w:tab/>
        <w:t xml:space="preserve">Association, A.P. Practice guideline for the treatment of patients with major depressive disorder (revision). American Psychiatric Association. </w:t>
      </w:r>
      <w:r w:rsidRPr="00FA20F8">
        <w:rPr>
          <w:i/>
        </w:rPr>
        <w:t>Am J Psychiatry</w:t>
      </w:r>
      <w:r w:rsidRPr="00FA20F8">
        <w:t xml:space="preserve"> </w:t>
      </w:r>
      <w:r w:rsidRPr="00FA20F8">
        <w:rPr>
          <w:b/>
        </w:rPr>
        <w:t>157</w:t>
      </w:r>
      <w:r w:rsidRPr="00FA20F8">
        <w:t>, 1-45 (2000).</w:t>
      </w:r>
    </w:p>
    <w:p w14:paraId="1EF1E28F" w14:textId="69C904B6" w:rsidR="00873425" w:rsidRPr="001C7A3C" w:rsidRDefault="001A2827" w:rsidP="00E9105E">
      <w:pPr>
        <w:spacing w:line="240" w:lineRule="auto"/>
        <w:rPr>
          <w:rFonts w:ascii="Cambria" w:hAnsi="Cambria" w:cs="Arial"/>
          <w:sz w:val="20"/>
          <w:szCs w:val="20"/>
        </w:rPr>
      </w:pPr>
      <w:r w:rsidRPr="001C7A3C">
        <w:rPr>
          <w:rFonts w:ascii="Cambria" w:hAnsi="Cambria" w:cs="Arial"/>
          <w:sz w:val="20"/>
          <w:szCs w:val="20"/>
        </w:rPr>
        <w:fldChar w:fldCharType="end"/>
      </w:r>
    </w:p>
    <w:p w14:paraId="3474EBB1" w14:textId="77777777" w:rsidR="00E61D3D" w:rsidRPr="001C7A3C" w:rsidRDefault="00E61D3D" w:rsidP="00E9105E">
      <w:pPr>
        <w:spacing w:line="240" w:lineRule="auto"/>
        <w:rPr>
          <w:rFonts w:ascii="Cambria" w:hAnsi="Cambria" w:cs="Arial"/>
          <w:sz w:val="20"/>
          <w:szCs w:val="20"/>
        </w:rPr>
      </w:pPr>
    </w:p>
    <w:p w14:paraId="25F2C571" w14:textId="77777777" w:rsidR="00E61D3D" w:rsidRPr="001C7A3C" w:rsidRDefault="00E61D3D" w:rsidP="00E9105E">
      <w:pPr>
        <w:spacing w:line="240" w:lineRule="auto"/>
        <w:rPr>
          <w:rFonts w:ascii="Cambria" w:hAnsi="Cambria" w:cs="Arial"/>
          <w:sz w:val="20"/>
          <w:szCs w:val="20"/>
        </w:rPr>
      </w:pPr>
    </w:p>
    <w:p w14:paraId="0CDCE41B" w14:textId="01671674" w:rsidR="00E93975" w:rsidRPr="001C7A3C" w:rsidRDefault="00E93975" w:rsidP="00247AA8">
      <w:pPr>
        <w:spacing w:line="240" w:lineRule="auto"/>
        <w:rPr>
          <w:rFonts w:ascii="Cambria" w:hAnsi="Cambria" w:cs="Arial"/>
          <w:sz w:val="20"/>
          <w:szCs w:val="20"/>
        </w:rPr>
      </w:pPr>
    </w:p>
    <w:sectPr w:rsidR="00E93975" w:rsidRPr="001C7A3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39B8BD" w14:textId="77777777" w:rsidR="002F4336" w:rsidRDefault="002F4336" w:rsidP="000D683D">
      <w:pPr>
        <w:spacing w:after="0" w:line="240" w:lineRule="auto"/>
      </w:pPr>
      <w:r>
        <w:separator/>
      </w:r>
    </w:p>
  </w:endnote>
  <w:endnote w:type="continuationSeparator" w:id="0">
    <w:p w14:paraId="0B80F4C0" w14:textId="77777777" w:rsidR="002F4336" w:rsidRDefault="002F4336" w:rsidP="000D68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D3BC9" w14:textId="77777777" w:rsidR="002F4336" w:rsidRDefault="002F4336" w:rsidP="000D683D">
      <w:pPr>
        <w:spacing w:after="0" w:line="240" w:lineRule="auto"/>
      </w:pPr>
      <w:r>
        <w:separator/>
      </w:r>
    </w:p>
  </w:footnote>
  <w:footnote w:type="continuationSeparator" w:id="0">
    <w:p w14:paraId="09796548" w14:textId="77777777" w:rsidR="002F4336" w:rsidRDefault="002F4336" w:rsidP="000D68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3B4A7F"/>
    <w:multiLevelType w:val="hybridMultilevel"/>
    <w:tmpl w:val="3AC027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1D6495"/>
    <w:multiLevelType w:val="hybridMultilevel"/>
    <w:tmpl w:val="B8D2E582"/>
    <w:lvl w:ilvl="0" w:tplc="DA30FCB0">
      <w:start w:val="30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82775B"/>
    <w:multiLevelType w:val="multilevel"/>
    <w:tmpl w:val="6AC819BA"/>
    <w:lvl w:ilvl="0">
      <w:start w:val="1"/>
      <w:numFmt w:val="decimal"/>
      <w:pStyle w:val="Heading1"/>
      <w:lvlText w:val="%1"/>
      <w:lvlJc w:val="left"/>
      <w:pPr>
        <w:ind w:left="432" w:hanging="432"/>
      </w:pPr>
      <w:rPr>
        <w:sz w:val="20"/>
        <w:szCs w:val="2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6CE5947"/>
    <w:multiLevelType w:val="hybridMultilevel"/>
    <w:tmpl w:val="8D927E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A03B39"/>
    <w:multiLevelType w:val="hybridMultilevel"/>
    <w:tmpl w:val="6CB4B89E"/>
    <w:lvl w:ilvl="0" w:tplc="0809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9113D49"/>
    <w:multiLevelType w:val="hybridMultilevel"/>
    <w:tmpl w:val="57AE4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5802F96"/>
    <w:multiLevelType w:val="multilevel"/>
    <w:tmpl w:val="A594A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B7A7C3D"/>
    <w:multiLevelType w:val="hybridMultilevel"/>
    <w:tmpl w:val="4072D6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5C303CC"/>
    <w:multiLevelType w:val="hybridMultilevel"/>
    <w:tmpl w:val="C1F8E202"/>
    <w:lvl w:ilvl="0" w:tplc="623881A2">
      <w:start w:val="2"/>
      <w:numFmt w:val="bullet"/>
      <w:lvlText w:val="-"/>
      <w:lvlJc w:val="left"/>
      <w:pPr>
        <w:ind w:left="1800" w:hanging="360"/>
      </w:pPr>
      <w:rPr>
        <w:rFonts w:ascii="Calibri" w:eastAsiaTheme="minorHAnsi" w:hAnsi="Calibri" w:cs="Calibri" w:hint="default"/>
        <w:b w:val="0"/>
        <w:color w:val="auto"/>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 w15:restartNumberingAfterBreak="0">
    <w:nsid w:val="4638131F"/>
    <w:multiLevelType w:val="hybridMultilevel"/>
    <w:tmpl w:val="FDF09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915970"/>
    <w:multiLevelType w:val="hybridMultilevel"/>
    <w:tmpl w:val="C882A85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1" w15:restartNumberingAfterBreak="0">
    <w:nsid w:val="48F06A96"/>
    <w:multiLevelType w:val="multilevel"/>
    <w:tmpl w:val="B126A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A590C95"/>
    <w:multiLevelType w:val="hybridMultilevel"/>
    <w:tmpl w:val="F244C87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1814DD"/>
    <w:multiLevelType w:val="hybridMultilevel"/>
    <w:tmpl w:val="C7E2D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A5774CE"/>
    <w:multiLevelType w:val="hybridMultilevel"/>
    <w:tmpl w:val="B9989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43F0399"/>
    <w:multiLevelType w:val="hybridMultilevel"/>
    <w:tmpl w:val="47501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57930A9"/>
    <w:multiLevelType w:val="hybridMultilevel"/>
    <w:tmpl w:val="DF7C59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9A93BA5"/>
    <w:multiLevelType w:val="hybridMultilevel"/>
    <w:tmpl w:val="C0CE17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F7E5781"/>
    <w:multiLevelType w:val="hybridMultilevel"/>
    <w:tmpl w:val="D69A80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7"/>
  </w:num>
  <w:num w:numId="4">
    <w:abstractNumId w:val="8"/>
  </w:num>
  <w:num w:numId="5">
    <w:abstractNumId w:val="17"/>
  </w:num>
  <w:num w:numId="6">
    <w:abstractNumId w:val="5"/>
  </w:num>
  <w:num w:numId="7">
    <w:abstractNumId w:val="10"/>
  </w:num>
  <w:num w:numId="8">
    <w:abstractNumId w:val="9"/>
  </w:num>
  <w:num w:numId="9">
    <w:abstractNumId w:val="18"/>
  </w:num>
  <w:num w:numId="10">
    <w:abstractNumId w:val="0"/>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2"/>
  </w:num>
  <w:num w:numId="23">
    <w:abstractNumId w:val="2"/>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 w:numId="31">
    <w:abstractNumId w:val="13"/>
  </w:num>
  <w:num w:numId="32">
    <w:abstractNumId w:val="3"/>
  </w:num>
  <w:num w:numId="33">
    <w:abstractNumId w:val="16"/>
  </w:num>
  <w:num w:numId="34">
    <w:abstractNumId w:val="14"/>
  </w:num>
  <w:num w:numId="35">
    <w:abstractNumId w:val="15"/>
  </w:num>
  <w:num w:numId="36">
    <w:abstractNumId w:val="1"/>
  </w:num>
  <w:num w:numId="37">
    <w:abstractNumId w:val="6"/>
  </w:num>
  <w:num w:numId="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pw5axg0z0xjevzdjv5xspzerd990v9epf&quot;&gt;CYP_Library&lt;record-ids&gt;&lt;item&gt;20&lt;/item&gt;&lt;item&gt;31&lt;/item&gt;&lt;/record-ids&gt;&lt;/item&gt;&lt;/Libraries&gt;"/>
  </w:docVars>
  <w:rsids>
    <w:rsidRoot w:val="001A2827"/>
    <w:rsid w:val="00002C6F"/>
    <w:rsid w:val="000079FC"/>
    <w:rsid w:val="00010A08"/>
    <w:rsid w:val="00011768"/>
    <w:rsid w:val="00011887"/>
    <w:rsid w:val="000123DF"/>
    <w:rsid w:val="00013811"/>
    <w:rsid w:val="00013E23"/>
    <w:rsid w:val="00014230"/>
    <w:rsid w:val="00014BDF"/>
    <w:rsid w:val="00015766"/>
    <w:rsid w:val="0001617F"/>
    <w:rsid w:val="00021BB6"/>
    <w:rsid w:val="00021D62"/>
    <w:rsid w:val="00022092"/>
    <w:rsid w:val="00022E7D"/>
    <w:rsid w:val="00023450"/>
    <w:rsid w:val="000234B2"/>
    <w:rsid w:val="0002683B"/>
    <w:rsid w:val="00030596"/>
    <w:rsid w:val="000306DD"/>
    <w:rsid w:val="00032600"/>
    <w:rsid w:val="00034AE1"/>
    <w:rsid w:val="00035559"/>
    <w:rsid w:val="0003714F"/>
    <w:rsid w:val="00037499"/>
    <w:rsid w:val="00040055"/>
    <w:rsid w:val="0004176C"/>
    <w:rsid w:val="00041841"/>
    <w:rsid w:val="000418CC"/>
    <w:rsid w:val="00043BC3"/>
    <w:rsid w:val="000464F3"/>
    <w:rsid w:val="00046CC7"/>
    <w:rsid w:val="0004732D"/>
    <w:rsid w:val="00053A8B"/>
    <w:rsid w:val="0005799E"/>
    <w:rsid w:val="00061651"/>
    <w:rsid w:val="00062EE8"/>
    <w:rsid w:val="000633CE"/>
    <w:rsid w:val="00063E81"/>
    <w:rsid w:val="00063FA6"/>
    <w:rsid w:val="0006553B"/>
    <w:rsid w:val="00066B93"/>
    <w:rsid w:val="000670EC"/>
    <w:rsid w:val="0006776B"/>
    <w:rsid w:val="000702A7"/>
    <w:rsid w:val="000713A0"/>
    <w:rsid w:val="0007155C"/>
    <w:rsid w:val="00073CF6"/>
    <w:rsid w:val="00074B85"/>
    <w:rsid w:val="000774D6"/>
    <w:rsid w:val="0008006C"/>
    <w:rsid w:val="000802D1"/>
    <w:rsid w:val="00080977"/>
    <w:rsid w:val="00080A1E"/>
    <w:rsid w:val="00082358"/>
    <w:rsid w:val="00083318"/>
    <w:rsid w:val="00083933"/>
    <w:rsid w:val="0008468B"/>
    <w:rsid w:val="000848FB"/>
    <w:rsid w:val="00084976"/>
    <w:rsid w:val="000851B1"/>
    <w:rsid w:val="00086247"/>
    <w:rsid w:val="0008652C"/>
    <w:rsid w:val="00086A34"/>
    <w:rsid w:val="00091750"/>
    <w:rsid w:val="000933DA"/>
    <w:rsid w:val="000957E1"/>
    <w:rsid w:val="000A367C"/>
    <w:rsid w:val="000B165F"/>
    <w:rsid w:val="000B1DD0"/>
    <w:rsid w:val="000B21CC"/>
    <w:rsid w:val="000B37EA"/>
    <w:rsid w:val="000B5BDD"/>
    <w:rsid w:val="000B7337"/>
    <w:rsid w:val="000C1647"/>
    <w:rsid w:val="000C7536"/>
    <w:rsid w:val="000C758C"/>
    <w:rsid w:val="000D5C67"/>
    <w:rsid w:val="000D683D"/>
    <w:rsid w:val="000D7B8F"/>
    <w:rsid w:val="000E08DC"/>
    <w:rsid w:val="000E197E"/>
    <w:rsid w:val="000E5545"/>
    <w:rsid w:val="000E735F"/>
    <w:rsid w:val="000E7A81"/>
    <w:rsid w:val="000F11C9"/>
    <w:rsid w:val="000F1783"/>
    <w:rsid w:val="000F2502"/>
    <w:rsid w:val="000F3BFE"/>
    <w:rsid w:val="000F4FE7"/>
    <w:rsid w:val="000F66C3"/>
    <w:rsid w:val="000F6D36"/>
    <w:rsid w:val="000F6E66"/>
    <w:rsid w:val="000F7D3C"/>
    <w:rsid w:val="001020EB"/>
    <w:rsid w:val="00102B8B"/>
    <w:rsid w:val="00103975"/>
    <w:rsid w:val="00104CC1"/>
    <w:rsid w:val="00104D81"/>
    <w:rsid w:val="00105E90"/>
    <w:rsid w:val="00111E61"/>
    <w:rsid w:val="001123FF"/>
    <w:rsid w:val="001149FC"/>
    <w:rsid w:val="00114C18"/>
    <w:rsid w:val="00114E56"/>
    <w:rsid w:val="00120A23"/>
    <w:rsid w:val="0012148C"/>
    <w:rsid w:val="001221A5"/>
    <w:rsid w:val="00122A3E"/>
    <w:rsid w:val="001262B6"/>
    <w:rsid w:val="00127A50"/>
    <w:rsid w:val="001304EE"/>
    <w:rsid w:val="00130FFC"/>
    <w:rsid w:val="0013143E"/>
    <w:rsid w:val="00133242"/>
    <w:rsid w:val="00133E23"/>
    <w:rsid w:val="001342C9"/>
    <w:rsid w:val="00134CBE"/>
    <w:rsid w:val="00134E49"/>
    <w:rsid w:val="00134F71"/>
    <w:rsid w:val="0013555E"/>
    <w:rsid w:val="00135C90"/>
    <w:rsid w:val="00141265"/>
    <w:rsid w:val="00142965"/>
    <w:rsid w:val="001461E4"/>
    <w:rsid w:val="00146D2B"/>
    <w:rsid w:val="0014785A"/>
    <w:rsid w:val="00155063"/>
    <w:rsid w:val="00156F42"/>
    <w:rsid w:val="00160792"/>
    <w:rsid w:val="00161AE7"/>
    <w:rsid w:val="00163364"/>
    <w:rsid w:val="0017097F"/>
    <w:rsid w:val="0017348C"/>
    <w:rsid w:val="00173F69"/>
    <w:rsid w:val="001747E4"/>
    <w:rsid w:val="00176007"/>
    <w:rsid w:val="0017615D"/>
    <w:rsid w:val="001763DE"/>
    <w:rsid w:val="001800C1"/>
    <w:rsid w:val="0018031C"/>
    <w:rsid w:val="00182481"/>
    <w:rsid w:val="00183CA4"/>
    <w:rsid w:val="001862D5"/>
    <w:rsid w:val="00187BC4"/>
    <w:rsid w:val="001919FC"/>
    <w:rsid w:val="00191D24"/>
    <w:rsid w:val="001937FD"/>
    <w:rsid w:val="0019405C"/>
    <w:rsid w:val="0019620C"/>
    <w:rsid w:val="001964B9"/>
    <w:rsid w:val="001A2827"/>
    <w:rsid w:val="001A403A"/>
    <w:rsid w:val="001A7EB5"/>
    <w:rsid w:val="001B0040"/>
    <w:rsid w:val="001B08D1"/>
    <w:rsid w:val="001B0F2B"/>
    <w:rsid w:val="001B1A20"/>
    <w:rsid w:val="001B1CD1"/>
    <w:rsid w:val="001B2B73"/>
    <w:rsid w:val="001B59F5"/>
    <w:rsid w:val="001B6D18"/>
    <w:rsid w:val="001B6DE4"/>
    <w:rsid w:val="001C1BA5"/>
    <w:rsid w:val="001C22DD"/>
    <w:rsid w:val="001C5214"/>
    <w:rsid w:val="001C64E7"/>
    <w:rsid w:val="001C7A3C"/>
    <w:rsid w:val="001D2F87"/>
    <w:rsid w:val="001D3098"/>
    <w:rsid w:val="001D3DEB"/>
    <w:rsid w:val="001D621E"/>
    <w:rsid w:val="001D7657"/>
    <w:rsid w:val="001D7D48"/>
    <w:rsid w:val="001E2E55"/>
    <w:rsid w:val="001E428D"/>
    <w:rsid w:val="001E57A4"/>
    <w:rsid w:val="001E60A8"/>
    <w:rsid w:val="001F1794"/>
    <w:rsid w:val="001F36D2"/>
    <w:rsid w:val="001F3F9C"/>
    <w:rsid w:val="001F4AFD"/>
    <w:rsid w:val="001F6C0A"/>
    <w:rsid w:val="001F6CA6"/>
    <w:rsid w:val="001F7B2D"/>
    <w:rsid w:val="00200336"/>
    <w:rsid w:val="0020157E"/>
    <w:rsid w:val="00202404"/>
    <w:rsid w:val="00204AD2"/>
    <w:rsid w:val="00204F8B"/>
    <w:rsid w:val="00206218"/>
    <w:rsid w:val="002069CB"/>
    <w:rsid w:val="00214061"/>
    <w:rsid w:val="0021417A"/>
    <w:rsid w:val="00214C4A"/>
    <w:rsid w:val="00215D42"/>
    <w:rsid w:val="0021650C"/>
    <w:rsid w:val="00217220"/>
    <w:rsid w:val="0022382E"/>
    <w:rsid w:val="00223B6C"/>
    <w:rsid w:val="0022468D"/>
    <w:rsid w:val="002275C9"/>
    <w:rsid w:val="00236B4E"/>
    <w:rsid w:val="00237584"/>
    <w:rsid w:val="0024150B"/>
    <w:rsid w:val="0024314F"/>
    <w:rsid w:val="00245C99"/>
    <w:rsid w:val="0024705C"/>
    <w:rsid w:val="002474E4"/>
    <w:rsid w:val="00247AA8"/>
    <w:rsid w:val="0025017B"/>
    <w:rsid w:val="00253294"/>
    <w:rsid w:val="002539E8"/>
    <w:rsid w:val="0026095D"/>
    <w:rsid w:val="00260BF7"/>
    <w:rsid w:val="00260CCA"/>
    <w:rsid w:val="0026226D"/>
    <w:rsid w:val="002628A9"/>
    <w:rsid w:val="00263C1F"/>
    <w:rsid w:val="00264137"/>
    <w:rsid w:val="00264FCE"/>
    <w:rsid w:val="0026655F"/>
    <w:rsid w:val="00266653"/>
    <w:rsid w:val="00266AD0"/>
    <w:rsid w:val="0026716C"/>
    <w:rsid w:val="002707DD"/>
    <w:rsid w:val="00271750"/>
    <w:rsid w:val="00275E60"/>
    <w:rsid w:val="002760A7"/>
    <w:rsid w:val="00276C5B"/>
    <w:rsid w:val="00281C48"/>
    <w:rsid w:val="00282589"/>
    <w:rsid w:val="00285890"/>
    <w:rsid w:val="00285C1B"/>
    <w:rsid w:val="00286725"/>
    <w:rsid w:val="002913F5"/>
    <w:rsid w:val="00291E64"/>
    <w:rsid w:val="00292ED7"/>
    <w:rsid w:val="0029478E"/>
    <w:rsid w:val="002953E1"/>
    <w:rsid w:val="00295A42"/>
    <w:rsid w:val="00295D9D"/>
    <w:rsid w:val="00296B38"/>
    <w:rsid w:val="00296FA2"/>
    <w:rsid w:val="002A083A"/>
    <w:rsid w:val="002A128E"/>
    <w:rsid w:val="002A17F1"/>
    <w:rsid w:val="002A6138"/>
    <w:rsid w:val="002B04CF"/>
    <w:rsid w:val="002B232D"/>
    <w:rsid w:val="002B7781"/>
    <w:rsid w:val="002B780B"/>
    <w:rsid w:val="002C173D"/>
    <w:rsid w:val="002C3D25"/>
    <w:rsid w:val="002C6330"/>
    <w:rsid w:val="002C66B0"/>
    <w:rsid w:val="002D1230"/>
    <w:rsid w:val="002D306B"/>
    <w:rsid w:val="002D54DA"/>
    <w:rsid w:val="002D601B"/>
    <w:rsid w:val="002D61E1"/>
    <w:rsid w:val="002E0146"/>
    <w:rsid w:val="002E0514"/>
    <w:rsid w:val="002E1878"/>
    <w:rsid w:val="002E40A1"/>
    <w:rsid w:val="002E543C"/>
    <w:rsid w:val="002F18EF"/>
    <w:rsid w:val="002F2A5C"/>
    <w:rsid w:val="002F4336"/>
    <w:rsid w:val="002F48AC"/>
    <w:rsid w:val="002F5332"/>
    <w:rsid w:val="002F6B4F"/>
    <w:rsid w:val="00300FAD"/>
    <w:rsid w:val="0030180C"/>
    <w:rsid w:val="003021EE"/>
    <w:rsid w:val="003042B5"/>
    <w:rsid w:val="00304413"/>
    <w:rsid w:val="00304451"/>
    <w:rsid w:val="00307083"/>
    <w:rsid w:val="003117D6"/>
    <w:rsid w:val="00314825"/>
    <w:rsid w:val="003148C0"/>
    <w:rsid w:val="00317B7B"/>
    <w:rsid w:val="00317DE3"/>
    <w:rsid w:val="0032046B"/>
    <w:rsid w:val="003204FB"/>
    <w:rsid w:val="00322640"/>
    <w:rsid w:val="00323474"/>
    <w:rsid w:val="0032443F"/>
    <w:rsid w:val="00324FF7"/>
    <w:rsid w:val="00326902"/>
    <w:rsid w:val="00327213"/>
    <w:rsid w:val="003273F7"/>
    <w:rsid w:val="0033063D"/>
    <w:rsid w:val="003307E7"/>
    <w:rsid w:val="003312B9"/>
    <w:rsid w:val="003314DD"/>
    <w:rsid w:val="00331A49"/>
    <w:rsid w:val="0033271D"/>
    <w:rsid w:val="00332E8A"/>
    <w:rsid w:val="00333839"/>
    <w:rsid w:val="00337574"/>
    <w:rsid w:val="00337EA8"/>
    <w:rsid w:val="00340D69"/>
    <w:rsid w:val="00342290"/>
    <w:rsid w:val="00342340"/>
    <w:rsid w:val="0034309A"/>
    <w:rsid w:val="003448DB"/>
    <w:rsid w:val="0035098B"/>
    <w:rsid w:val="00352B78"/>
    <w:rsid w:val="00353353"/>
    <w:rsid w:val="003545DD"/>
    <w:rsid w:val="003624B4"/>
    <w:rsid w:val="00362729"/>
    <w:rsid w:val="00362C91"/>
    <w:rsid w:val="0036390A"/>
    <w:rsid w:val="0036649A"/>
    <w:rsid w:val="00366BB1"/>
    <w:rsid w:val="00372051"/>
    <w:rsid w:val="003737D4"/>
    <w:rsid w:val="003740B0"/>
    <w:rsid w:val="003757DC"/>
    <w:rsid w:val="003802B1"/>
    <w:rsid w:val="003812C0"/>
    <w:rsid w:val="0038150D"/>
    <w:rsid w:val="00383625"/>
    <w:rsid w:val="00385B8E"/>
    <w:rsid w:val="00390D38"/>
    <w:rsid w:val="003914D9"/>
    <w:rsid w:val="0039179E"/>
    <w:rsid w:val="0039641D"/>
    <w:rsid w:val="00397594"/>
    <w:rsid w:val="003A1AA2"/>
    <w:rsid w:val="003A29F5"/>
    <w:rsid w:val="003A4C7B"/>
    <w:rsid w:val="003A4F2B"/>
    <w:rsid w:val="003A56F1"/>
    <w:rsid w:val="003B2DBD"/>
    <w:rsid w:val="003C0182"/>
    <w:rsid w:val="003C1DC5"/>
    <w:rsid w:val="003C2C8F"/>
    <w:rsid w:val="003C427D"/>
    <w:rsid w:val="003C5CEF"/>
    <w:rsid w:val="003C744B"/>
    <w:rsid w:val="003D0426"/>
    <w:rsid w:val="003D0D67"/>
    <w:rsid w:val="003D1C54"/>
    <w:rsid w:val="003D37C1"/>
    <w:rsid w:val="003D3A02"/>
    <w:rsid w:val="003D79F5"/>
    <w:rsid w:val="003D7EF6"/>
    <w:rsid w:val="003E106D"/>
    <w:rsid w:val="003E10DF"/>
    <w:rsid w:val="003E5C72"/>
    <w:rsid w:val="003E5F92"/>
    <w:rsid w:val="003E7F62"/>
    <w:rsid w:val="003F07D8"/>
    <w:rsid w:val="003F13FC"/>
    <w:rsid w:val="003F1A0A"/>
    <w:rsid w:val="003F3838"/>
    <w:rsid w:val="003F7D5B"/>
    <w:rsid w:val="00401F2E"/>
    <w:rsid w:val="00403034"/>
    <w:rsid w:val="004045D0"/>
    <w:rsid w:val="004047BD"/>
    <w:rsid w:val="00405E93"/>
    <w:rsid w:val="00407080"/>
    <w:rsid w:val="00407D40"/>
    <w:rsid w:val="00411D84"/>
    <w:rsid w:val="0041359E"/>
    <w:rsid w:val="00413FBD"/>
    <w:rsid w:val="004146B3"/>
    <w:rsid w:val="00416184"/>
    <w:rsid w:val="0041731E"/>
    <w:rsid w:val="0042020E"/>
    <w:rsid w:val="00420E02"/>
    <w:rsid w:val="004219CE"/>
    <w:rsid w:val="00422D9C"/>
    <w:rsid w:val="004247AB"/>
    <w:rsid w:val="004310C1"/>
    <w:rsid w:val="00433D13"/>
    <w:rsid w:val="00434842"/>
    <w:rsid w:val="00435055"/>
    <w:rsid w:val="00436CB5"/>
    <w:rsid w:val="00437CFC"/>
    <w:rsid w:val="00440202"/>
    <w:rsid w:val="00442823"/>
    <w:rsid w:val="00442FCA"/>
    <w:rsid w:val="0044490F"/>
    <w:rsid w:val="00445532"/>
    <w:rsid w:val="00445DA9"/>
    <w:rsid w:val="00446A25"/>
    <w:rsid w:val="00446D20"/>
    <w:rsid w:val="00450FFB"/>
    <w:rsid w:val="00451200"/>
    <w:rsid w:val="00451BC0"/>
    <w:rsid w:val="00455AEA"/>
    <w:rsid w:val="00457166"/>
    <w:rsid w:val="00460EE9"/>
    <w:rsid w:val="00461F93"/>
    <w:rsid w:val="00462C83"/>
    <w:rsid w:val="00464FB3"/>
    <w:rsid w:val="00465C90"/>
    <w:rsid w:val="00465CE8"/>
    <w:rsid w:val="004663DE"/>
    <w:rsid w:val="00466FAA"/>
    <w:rsid w:val="0047198A"/>
    <w:rsid w:val="004743EB"/>
    <w:rsid w:val="00476231"/>
    <w:rsid w:val="00476424"/>
    <w:rsid w:val="00480A12"/>
    <w:rsid w:val="00482509"/>
    <w:rsid w:val="00482767"/>
    <w:rsid w:val="004831D0"/>
    <w:rsid w:val="0048452A"/>
    <w:rsid w:val="00484E18"/>
    <w:rsid w:val="00485D96"/>
    <w:rsid w:val="00486D5C"/>
    <w:rsid w:val="004903C2"/>
    <w:rsid w:val="00490771"/>
    <w:rsid w:val="0049106B"/>
    <w:rsid w:val="0049128D"/>
    <w:rsid w:val="0049201F"/>
    <w:rsid w:val="00492186"/>
    <w:rsid w:val="00493A7D"/>
    <w:rsid w:val="004962FF"/>
    <w:rsid w:val="00497128"/>
    <w:rsid w:val="004A0315"/>
    <w:rsid w:val="004A23BC"/>
    <w:rsid w:val="004A2896"/>
    <w:rsid w:val="004A31E4"/>
    <w:rsid w:val="004A3CC7"/>
    <w:rsid w:val="004A507D"/>
    <w:rsid w:val="004A5BFF"/>
    <w:rsid w:val="004B0ECF"/>
    <w:rsid w:val="004B0FC2"/>
    <w:rsid w:val="004B1CDC"/>
    <w:rsid w:val="004B2769"/>
    <w:rsid w:val="004B2EF4"/>
    <w:rsid w:val="004B6D92"/>
    <w:rsid w:val="004B6E65"/>
    <w:rsid w:val="004B717E"/>
    <w:rsid w:val="004B77BA"/>
    <w:rsid w:val="004B788A"/>
    <w:rsid w:val="004B7AEC"/>
    <w:rsid w:val="004C18DF"/>
    <w:rsid w:val="004C4A5D"/>
    <w:rsid w:val="004C4CEB"/>
    <w:rsid w:val="004C581E"/>
    <w:rsid w:val="004D468B"/>
    <w:rsid w:val="004D5A2C"/>
    <w:rsid w:val="004D5F2C"/>
    <w:rsid w:val="004D6BC5"/>
    <w:rsid w:val="004D6F06"/>
    <w:rsid w:val="004D7218"/>
    <w:rsid w:val="004D7532"/>
    <w:rsid w:val="004E103A"/>
    <w:rsid w:val="004E12E6"/>
    <w:rsid w:val="004E1A61"/>
    <w:rsid w:val="004E1AB5"/>
    <w:rsid w:val="004E3A89"/>
    <w:rsid w:val="004E3CC7"/>
    <w:rsid w:val="004E45C8"/>
    <w:rsid w:val="004E5573"/>
    <w:rsid w:val="004E5A81"/>
    <w:rsid w:val="004E6266"/>
    <w:rsid w:val="004F0680"/>
    <w:rsid w:val="004F1302"/>
    <w:rsid w:val="004F1ECD"/>
    <w:rsid w:val="00500CA6"/>
    <w:rsid w:val="00501BAD"/>
    <w:rsid w:val="00501E18"/>
    <w:rsid w:val="00503285"/>
    <w:rsid w:val="00506A1D"/>
    <w:rsid w:val="00506AFD"/>
    <w:rsid w:val="00506C36"/>
    <w:rsid w:val="00506C57"/>
    <w:rsid w:val="0051121F"/>
    <w:rsid w:val="00512FA6"/>
    <w:rsid w:val="005138F2"/>
    <w:rsid w:val="00514105"/>
    <w:rsid w:val="00514C54"/>
    <w:rsid w:val="00517886"/>
    <w:rsid w:val="00523FCA"/>
    <w:rsid w:val="0052408F"/>
    <w:rsid w:val="00525D6D"/>
    <w:rsid w:val="00527A6C"/>
    <w:rsid w:val="00530015"/>
    <w:rsid w:val="00533F05"/>
    <w:rsid w:val="0053584D"/>
    <w:rsid w:val="00535FFB"/>
    <w:rsid w:val="005373E3"/>
    <w:rsid w:val="005407C9"/>
    <w:rsid w:val="00540A3F"/>
    <w:rsid w:val="0054375F"/>
    <w:rsid w:val="00545868"/>
    <w:rsid w:val="00551C70"/>
    <w:rsid w:val="005525E4"/>
    <w:rsid w:val="0055541B"/>
    <w:rsid w:val="005559F6"/>
    <w:rsid w:val="00555A7C"/>
    <w:rsid w:val="00555F50"/>
    <w:rsid w:val="00556CA9"/>
    <w:rsid w:val="00557CD7"/>
    <w:rsid w:val="00562E63"/>
    <w:rsid w:val="00564960"/>
    <w:rsid w:val="00565254"/>
    <w:rsid w:val="005709ED"/>
    <w:rsid w:val="00570E32"/>
    <w:rsid w:val="00571E9A"/>
    <w:rsid w:val="00572BEA"/>
    <w:rsid w:val="00573407"/>
    <w:rsid w:val="00574EB3"/>
    <w:rsid w:val="00575ED7"/>
    <w:rsid w:val="005769DE"/>
    <w:rsid w:val="00577152"/>
    <w:rsid w:val="005771C2"/>
    <w:rsid w:val="0057745C"/>
    <w:rsid w:val="0057752B"/>
    <w:rsid w:val="0058009D"/>
    <w:rsid w:val="00584106"/>
    <w:rsid w:val="005859AC"/>
    <w:rsid w:val="00590C3D"/>
    <w:rsid w:val="00590C8D"/>
    <w:rsid w:val="005919B5"/>
    <w:rsid w:val="00591DDA"/>
    <w:rsid w:val="005925DA"/>
    <w:rsid w:val="005966A0"/>
    <w:rsid w:val="005A0B56"/>
    <w:rsid w:val="005A0C27"/>
    <w:rsid w:val="005A2C0C"/>
    <w:rsid w:val="005A2D57"/>
    <w:rsid w:val="005A31C2"/>
    <w:rsid w:val="005A3747"/>
    <w:rsid w:val="005A5064"/>
    <w:rsid w:val="005A7639"/>
    <w:rsid w:val="005A7E72"/>
    <w:rsid w:val="005B24FA"/>
    <w:rsid w:val="005B2BC2"/>
    <w:rsid w:val="005B2E8B"/>
    <w:rsid w:val="005B3138"/>
    <w:rsid w:val="005B34BE"/>
    <w:rsid w:val="005B3C67"/>
    <w:rsid w:val="005B46BA"/>
    <w:rsid w:val="005B495F"/>
    <w:rsid w:val="005B54AC"/>
    <w:rsid w:val="005B5760"/>
    <w:rsid w:val="005B608D"/>
    <w:rsid w:val="005B6A96"/>
    <w:rsid w:val="005B6D6F"/>
    <w:rsid w:val="005C0912"/>
    <w:rsid w:val="005C19BB"/>
    <w:rsid w:val="005C2B59"/>
    <w:rsid w:val="005C5563"/>
    <w:rsid w:val="005C61CA"/>
    <w:rsid w:val="005C645E"/>
    <w:rsid w:val="005C77FB"/>
    <w:rsid w:val="005D114A"/>
    <w:rsid w:val="005D2A98"/>
    <w:rsid w:val="005D5F3A"/>
    <w:rsid w:val="005D7D88"/>
    <w:rsid w:val="005E067D"/>
    <w:rsid w:val="005E0FDC"/>
    <w:rsid w:val="005E1F4E"/>
    <w:rsid w:val="005E3805"/>
    <w:rsid w:val="005E38D2"/>
    <w:rsid w:val="005E5474"/>
    <w:rsid w:val="005E5BB8"/>
    <w:rsid w:val="005F0F49"/>
    <w:rsid w:val="005F13F3"/>
    <w:rsid w:val="005F2C26"/>
    <w:rsid w:val="005F46B0"/>
    <w:rsid w:val="005F4993"/>
    <w:rsid w:val="005F4A30"/>
    <w:rsid w:val="005F50DB"/>
    <w:rsid w:val="005F59DD"/>
    <w:rsid w:val="005F6CBE"/>
    <w:rsid w:val="005F7552"/>
    <w:rsid w:val="00601674"/>
    <w:rsid w:val="00601BA3"/>
    <w:rsid w:val="00601FDB"/>
    <w:rsid w:val="00607599"/>
    <w:rsid w:val="006101F3"/>
    <w:rsid w:val="006108FD"/>
    <w:rsid w:val="00611FB7"/>
    <w:rsid w:val="00617D61"/>
    <w:rsid w:val="006205C0"/>
    <w:rsid w:val="0062084E"/>
    <w:rsid w:val="00621C7F"/>
    <w:rsid w:val="006230BE"/>
    <w:rsid w:val="00623181"/>
    <w:rsid w:val="0062443A"/>
    <w:rsid w:val="00625F28"/>
    <w:rsid w:val="00626230"/>
    <w:rsid w:val="00627755"/>
    <w:rsid w:val="00627AB7"/>
    <w:rsid w:val="0063156F"/>
    <w:rsid w:val="00632E15"/>
    <w:rsid w:val="00633E05"/>
    <w:rsid w:val="00633E2C"/>
    <w:rsid w:val="00633F5F"/>
    <w:rsid w:val="0063436A"/>
    <w:rsid w:val="0063491F"/>
    <w:rsid w:val="00634FA4"/>
    <w:rsid w:val="00635688"/>
    <w:rsid w:val="0063D05B"/>
    <w:rsid w:val="00643147"/>
    <w:rsid w:val="00646ABD"/>
    <w:rsid w:val="00647767"/>
    <w:rsid w:val="00647975"/>
    <w:rsid w:val="00650FF3"/>
    <w:rsid w:val="00654496"/>
    <w:rsid w:val="006544FB"/>
    <w:rsid w:val="00654BED"/>
    <w:rsid w:val="00654F91"/>
    <w:rsid w:val="00661B9C"/>
    <w:rsid w:val="00661D08"/>
    <w:rsid w:val="00662C1F"/>
    <w:rsid w:val="00662CFA"/>
    <w:rsid w:val="006671B3"/>
    <w:rsid w:val="006674A2"/>
    <w:rsid w:val="006676A4"/>
    <w:rsid w:val="00670EF8"/>
    <w:rsid w:val="00671F1A"/>
    <w:rsid w:val="00672120"/>
    <w:rsid w:val="00673238"/>
    <w:rsid w:val="00677AAC"/>
    <w:rsid w:val="006803EE"/>
    <w:rsid w:val="00681F41"/>
    <w:rsid w:val="00683620"/>
    <w:rsid w:val="006847D9"/>
    <w:rsid w:val="00690D5E"/>
    <w:rsid w:val="00692012"/>
    <w:rsid w:val="00693CBA"/>
    <w:rsid w:val="00694A2B"/>
    <w:rsid w:val="0069527E"/>
    <w:rsid w:val="00696B6C"/>
    <w:rsid w:val="006A0D6B"/>
    <w:rsid w:val="006A4E81"/>
    <w:rsid w:val="006A5DB8"/>
    <w:rsid w:val="006A7F83"/>
    <w:rsid w:val="006B25AE"/>
    <w:rsid w:val="006B2D0E"/>
    <w:rsid w:val="006B6F6B"/>
    <w:rsid w:val="006C2EDF"/>
    <w:rsid w:val="006C372B"/>
    <w:rsid w:val="006C5AB1"/>
    <w:rsid w:val="006C6601"/>
    <w:rsid w:val="006C73D6"/>
    <w:rsid w:val="006D14AD"/>
    <w:rsid w:val="006D43C4"/>
    <w:rsid w:val="006D4ADF"/>
    <w:rsid w:val="006D5804"/>
    <w:rsid w:val="006D6826"/>
    <w:rsid w:val="006D6F93"/>
    <w:rsid w:val="006D735E"/>
    <w:rsid w:val="006E055C"/>
    <w:rsid w:val="006E22E5"/>
    <w:rsid w:val="006E2B49"/>
    <w:rsid w:val="006E471C"/>
    <w:rsid w:val="006E5BDF"/>
    <w:rsid w:val="006E6FD1"/>
    <w:rsid w:val="006F0006"/>
    <w:rsid w:val="006F085F"/>
    <w:rsid w:val="006F1146"/>
    <w:rsid w:val="006F1836"/>
    <w:rsid w:val="006F1ABB"/>
    <w:rsid w:val="006F29C8"/>
    <w:rsid w:val="006F40E9"/>
    <w:rsid w:val="006F5079"/>
    <w:rsid w:val="006F7B01"/>
    <w:rsid w:val="00701D1F"/>
    <w:rsid w:val="007020C0"/>
    <w:rsid w:val="00702F2B"/>
    <w:rsid w:val="00704A41"/>
    <w:rsid w:val="00704D94"/>
    <w:rsid w:val="00705BED"/>
    <w:rsid w:val="00706CD8"/>
    <w:rsid w:val="00710089"/>
    <w:rsid w:val="00716059"/>
    <w:rsid w:val="007163A0"/>
    <w:rsid w:val="00720FF3"/>
    <w:rsid w:val="0072239E"/>
    <w:rsid w:val="0072397A"/>
    <w:rsid w:val="007241ED"/>
    <w:rsid w:val="00725AD6"/>
    <w:rsid w:val="00726596"/>
    <w:rsid w:val="00726A53"/>
    <w:rsid w:val="00726A78"/>
    <w:rsid w:val="007275D6"/>
    <w:rsid w:val="00733FD2"/>
    <w:rsid w:val="00734E32"/>
    <w:rsid w:val="00737AF8"/>
    <w:rsid w:val="00741ACC"/>
    <w:rsid w:val="007435FD"/>
    <w:rsid w:val="00744EB7"/>
    <w:rsid w:val="00745CE6"/>
    <w:rsid w:val="00746854"/>
    <w:rsid w:val="00751655"/>
    <w:rsid w:val="00752A23"/>
    <w:rsid w:val="0075390B"/>
    <w:rsid w:val="0075598A"/>
    <w:rsid w:val="0075647C"/>
    <w:rsid w:val="007574FF"/>
    <w:rsid w:val="0076106F"/>
    <w:rsid w:val="007640C9"/>
    <w:rsid w:val="007641BA"/>
    <w:rsid w:val="00764CBF"/>
    <w:rsid w:val="00765067"/>
    <w:rsid w:val="007708FC"/>
    <w:rsid w:val="00770CA3"/>
    <w:rsid w:val="00773ABB"/>
    <w:rsid w:val="00773B97"/>
    <w:rsid w:val="00774008"/>
    <w:rsid w:val="007741D9"/>
    <w:rsid w:val="00780344"/>
    <w:rsid w:val="00780CC5"/>
    <w:rsid w:val="00781B22"/>
    <w:rsid w:val="00781FDA"/>
    <w:rsid w:val="0078647B"/>
    <w:rsid w:val="0079128C"/>
    <w:rsid w:val="007912AC"/>
    <w:rsid w:val="00794EF9"/>
    <w:rsid w:val="007956BA"/>
    <w:rsid w:val="007A3977"/>
    <w:rsid w:val="007A3AC1"/>
    <w:rsid w:val="007A5DE6"/>
    <w:rsid w:val="007B0549"/>
    <w:rsid w:val="007B39FA"/>
    <w:rsid w:val="007B3DDE"/>
    <w:rsid w:val="007B49B9"/>
    <w:rsid w:val="007B4D1C"/>
    <w:rsid w:val="007B5735"/>
    <w:rsid w:val="007B7080"/>
    <w:rsid w:val="007C1D96"/>
    <w:rsid w:val="007C2176"/>
    <w:rsid w:val="007C2788"/>
    <w:rsid w:val="007C29F5"/>
    <w:rsid w:val="007C34EC"/>
    <w:rsid w:val="007C4EA9"/>
    <w:rsid w:val="007C5644"/>
    <w:rsid w:val="007C5CA9"/>
    <w:rsid w:val="007C64FB"/>
    <w:rsid w:val="007C6C15"/>
    <w:rsid w:val="007D1AF4"/>
    <w:rsid w:val="007D3514"/>
    <w:rsid w:val="007D4DDA"/>
    <w:rsid w:val="007D72E4"/>
    <w:rsid w:val="007E0B24"/>
    <w:rsid w:val="007E323F"/>
    <w:rsid w:val="007E35E9"/>
    <w:rsid w:val="007F07C0"/>
    <w:rsid w:val="007F1421"/>
    <w:rsid w:val="007F1B8C"/>
    <w:rsid w:val="007F362B"/>
    <w:rsid w:val="007F3B1E"/>
    <w:rsid w:val="007F5365"/>
    <w:rsid w:val="007F5488"/>
    <w:rsid w:val="007F7B45"/>
    <w:rsid w:val="007F7BDF"/>
    <w:rsid w:val="00800E0C"/>
    <w:rsid w:val="008018B7"/>
    <w:rsid w:val="008022EE"/>
    <w:rsid w:val="00810005"/>
    <w:rsid w:val="00812521"/>
    <w:rsid w:val="00812522"/>
    <w:rsid w:val="008134C3"/>
    <w:rsid w:val="008161E1"/>
    <w:rsid w:val="00816AFE"/>
    <w:rsid w:val="00817213"/>
    <w:rsid w:val="00821478"/>
    <w:rsid w:val="008224D8"/>
    <w:rsid w:val="0082319A"/>
    <w:rsid w:val="0082623E"/>
    <w:rsid w:val="00830F8A"/>
    <w:rsid w:val="00834E90"/>
    <w:rsid w:val="00837BBE"/>
    <w:rsid w:val="00840CB7"/>
    <w:rsid w:val="008423D9"/>
    <w:rsid w:val="00843E78"/>
    <w:rsid w:val="008447DB"/>
    <w:rsid w:val="00844B35"/>
    <w:rsid w:val="00845202"/>
    <w:rsid w:val="008462F9"/>
    <w:rsid w:val="00850958"/>
    <w:rsid w:val="00850E88"/>
    <w:rsid w:val="008513C3"/>
    <w:rsid w:val="00851F51"/>
    <w:rsid w:val="00852610"/>
    <w:rsid w:val="0085727A"/>
    <w:rsid w:val="00864141"/>
    <w:rsid w:val="008715FF"/>
    <w:rsid w:val="00871DEC"/>
    <w:rsid w:val="008720EA"/>
    <w:rsid w:val="00873425"/>
    <w:rsid w:val="00873F55"/>
    <w:rsid w:val="00877AC1"/>
    <w:rsid w:val="008803A5"/>
    <w:rsid w:val="00883A18"/>
    <w:rsid w:val="00887127"/>
    <w:rsid w:val="00887C8C"/>
    <w:rsid w:val="00890124"/>
    <w:rsid w:val="0089123A"/>
    <w:rsid w:val="00891410"/>
    <w:rsid w:val="00892997"/>
    <w:rsid w:val="008931B9"/>
    <w:rsid w:val="008964EB"/>
    <w:rsid w:val="00897186"/>
    <w:rsid w:val="008A1696"/>
    <w:rsid w:val="008A2386"/>
    <w:rsid w:val="008A2D0F"/>
    <w:rsid w:val="008A3356"/>
    <w:rsid w:val="008A45CA"/>
    <w:rsid w:val="008A73CC"/>
    <w:rsid w:val="008B10CA"/>
    <w:rsid w:val="008B2F18"/>
    <w:rsid w:val="008B4356"/>
    <w:rsid w:val="008B7204"/>
    <w:rsid w:val="008B72B9"/>
    <w:rsid w:val="008B7F95"/>
    <w:rsid w:val="008C0246"/>
    <w:rsid w:val="008C0703"/>
    <w:rsid w:val="008C23DD"/>
    <w:rsid w:val="008C2434"/>
    <w:rsid w:val="008C5AC6"/>
    <w:rsid w:val="008C6A72"/>
    <w:rsid w:val="008C7B72"/>
    <w:rsid w:val="008D327A"/>
    <w:rsid w:val="008D3328"/>
    <w:rsid w:val="008D42E2"/>
    <w:rsid w:val="008D4C13"/>
    <w:rsid w:val="008D5C27"/>
    <w:rsid w:val="008D5F5D"/>
    <w:rsid w:val="008D6C6E"/>
    <w:rsid w:val="008E394C"/>
    <w:rsid w:val="008E444C"/>
    <w:rsid w:val="008E5930"/>
    <w:rsid w:val="008E7599"/>
    <w:rsid w:val="008E7FA4"/>
    <w:rsid w:val="008F28D2"/>
    <w:rsid w:val="008F2EF8"/>
    <w:rsid w:val="008F3D81"/>
    <w:rsid w:val="008F4EE4"/>
    <w:rsid w:val="008F570D"/>
    <w:rsid w:val="008F6B36"/>
    <w:rsid w:val="008F6C3E"/>
    <w:rsid w:val="008F74B6"/>
    <w:rsid w:val="009001A9"/>
    <w:rsid w:val="00902CF3"/>
    <w:rsid w:val="00903E8B"/>
    <w:rsid w:val="00905EFD"/>
    <w:rsid w:val="00906666"/>
    <w:rsid w:val="009107A6"/>
    <w:rsid w:val="009146A5"/>
    <w:rsid w:val="00916BA3"/>
    <w:rsid w:val="0092093C"/>
    <w:rsid w:val="009238D8"/>
    <w:rsid w:val="00924996"/>
    <w:rsid w:val="009307D6"/>
    <w:rsid w:val="00931060"/>
    <w:rsid w:val="00931212"/>
    <w:rsid w:val="00932F8B"/>
    <w:rsid w:val="009345B5"/>
    <w:rsid w:val="00934DFE"/>
    <w:rsid w:val="00936812"/>
    <w:rsid w:val="009371C8"/>
    <w:rsid w:val="00937A1A"/>
    <w:rsid w:val="0094277D"/>
    <w:rsid w:val="00944601"/>
    <w:rsid w:val="00944C5F"/>
    <w:rsid w:val="00947EEE"/>
    <w:rsid w:val="009526AF"/>
    <w:rsid w:val="0095567F"/>
    <w:rsid w:val="009571DD"/>
    <w:rsid w:val="009670CC"/>
    <w:rsid w:val="009677D5"/>
    <w:rsid w:val="00967C88"/>
    <w:rsid w:val="009720CB"/>
    <w:rsid w:val="0097246F"/>
    <w:rsid w:val="00973F6D"/>
    <w:rsid w:val="009740AA"/>
    <w:rsid w:val="00983680"/>
    <w:rsid w:val="00984415"/>
    <w:rsid w:val="00987693"/>
    <w:rsid w:val="00990C01"/>
    <w:rsid w:val="00991154"/>
    <w:rsid w:val="00992F39"/>
    <w:rsid w:val="00996FE2"/>
    <w:rsid w:val="0099727C"/>
    <w:rsid w:val="00997520"/>
    <w:rsid w:val="009A2352"/>
    <w:rsid w:val="009A2B87"/>
    <w:rsid w:val="009A40E9"/>
    <w:rsid w:val="009A6E11"/>
    <w:rsid w:val="009B0373"/>
    <w:rsid w:val="009B0B9C"/>
    <w:rsid w:val="009B4F28"/>
    <w:rsid w:val="009B695F"/>
    <w:rsid w:val="009B740E"/>
    <w:rsid w:val="009C17CC"/>
    <w:rsid w:val="009C63A2"/>
    <w:rsid w:val="009C7525"/>
    <w:rsid w:val="009D1303"/>
    <w:rsid w:val="009D1828"/>
    <w:rsid w:val="009D27D6"/>
    <w:rsid w:val="009D32BE"/>
    <w:rsid w:val="009D3791"/>
    <w:rsid w:val="009D379C"/>
    <w:rsid w:val="009D40ED"/>
    <w:rsid w:val="009D7C96"/>
    <w:rsid w:val="009E0A9E"/>
    <w:rsid w:val="009E39FD"/>
    <w:rsid w:val="009E6A91"/>
    <w:rsid w:val="009E6AA4"/>
    <w:rsid w:val="009E7351"/>
    <w:rsid w:val="009F191C"/>
    <w:rsid w:val="009F2154"/>
    <w:rsid w:val="009F47BF"/>
    <w:rsid w:val="00A0068E"/>
    <w:rsid w:val="00A00D30"/>
    <w:rsid w:val="00A01BE2"/>
    <w:rsid w:val="00A0265B"/>
    <w:rsid w:val="00A03302"/>
    <w:rsid w:val="00A03F47"/>
    <w:rsid w:val="00A057A5"/>
    <w:rsid w:val="00A079A5"/>
    <w:rsid w:val="00A1084B"/>
    <w:rsid w:val="00A11532"/>
    <w:rsid w:val="00A117BC"/>
    <w:rsid w:val="00A1489C"/>
    <w:rsid w:val="00A159AD"/>
    <w:rsid w:val="00A16908"/>
    <w:rsid w:val="00A20F9E"/>
    <w:rsid w:val="00A27390"/>
    <w:rsid w:val="00A27AA4"/>
    <w:rsid w:val="00A31370"/>
    <w:rsid w:val="00A31A3D"/>
    <w:rsid w:val="00A4036C"/>
    <w:rsid w:val="00A403AD"/>
    <w:rsid w:val="00A40491"/>
    <w:rsid w:val="00A4158D"/>
    <w:rsid w:val="00A42551"/>
    <w:rsid w:val="00A468BA"/>
    <w:rsid w:val="00A47132"/>
    <w:rsid w:val="00A47372"/>
    <w:rsid w:val="00A5090F"/>
    <w:rsid w:val="00A50E41"/>
    <w:rsid w:val="00A51DBF"/>
    <w:rsid w:val="00A53082"/>
    <w:rsid w:val="00A53EE1"/>
    <w:rsid w:val="00A54CFB"/>
    <w:rsid w:val="00A55FD3"/>
    <w:rsid w:val="00A564F4"/>
    <w:rsid w:val="00A569DA"/>
    <w:rsid w:val="00A56DB2"/>
    <w:rsid w:val="00A57039"/>
    <w:rsid w:val="00A577AF"/>
    <w:rsid w:val="00A607B1"/>
    <w:rsid w:val="00A60950"/>
    <w:rsid w:val="00A624BD"/>
    <w:rsid w:val="00A64787"/>
    <w:rsid w:val="00A64B48"/>
    <w:rsid w:val="00A65919"/>
    <w:rsid w:val="00A66004"/>
    <w:rsid w:val="00A66853"/>
    <w:rsid w:val="00A673EF"/>
    <w:rsid w:val="00A678A4"/>
    <w:rsid w:val="00A762A9"/>
    <w:rsid w:val="00A768FF"/>
    <w:rsid w:val="00A825CB"/>
    <w:rsid w:val="00A82C44"/>
    <w:rsid w:val="00A83321"/>
    <w:rsid w:val="00A85F66"/>
    <w:rsid w:val="00A92070"/>
    <w:rsid w:val="00A92EDA"/>
    <w:rsid w:val="00A93CF8"/>
    <w:rsid w:val="00A96648"/>
    <w:rsid w:val="00AA3618"/>
    <w:rsid w:val="00AA3688"/>
    <w:rsid w:val="00AA4336"/>
    <w:rsid w:val="00AA4903"/>
    <w:rsid w:val="00AA4BB1"/>
    <w:rsid w:val="00AA71C8"/>
    <w:rsid w:val="00AB08D4"/>
    <w:rsid w:val="00AB0D25"/>
    <w:rsid w:val="00AB1019"/>
    <w:rsid w:val="00AB1776"/>
    <w:rsid w:val="00AB2685"/>
    <w:rsid w:val="00AB4306"/>
    <w:rsid w:val="00AB4AAD"/>
    <w:rsid w:val="00AB4F80"/>
    <w:rsid w:val="00AB6A46"/>
    <w:rsid w:val="00AB7C41"/>
    <w:rsid w:val="00AC01DC"/>
    <w:rsid w:val="00AC4136"/>
    <w:rsid w:val="00AC51FE"/>
    <w:rsid w:val="00AD0402"/>
    <w:rsid w:val="00AD177E"/>
    <w:rsid w:val="00AD3085"/>
    <w:rsid w:val="00AD3260"/>
    <w:rsid w:val="00AD4A42"/>
    <w:rsid w:val="00AD51F4"/>
    <w:rsid w:val="00AD58B5"/>
    <w:rsid w:val="00AD6832"/>
    <w:rsid w:val="00AE0181"/>
    <w:rsid w:val="00AE1236"/>
    <w:rsid w:val="00AE35E0"/>
    <w:rsid w:val="00AE39CA"/>
    <w:rsid w:val="00AE607E"/>
    <w:rsid w:val="00AE6C4B"/>
    <w:rsid w:val="00AF17F4"/>
    <w:rsid w:val="00AF26EA"/>
    <w:rsid w:val="00AF4144"/>
    <w:rsid w:val="00AF457D"/>
    <w:rsid w:val="00B01577"/>
    <w:rsid w:val="00B01975"/>
    <w:rsid w:val="00B02016"/>
    <w:rsid w:val="00B02866"/>
    <w:rsid w:val="00B03513"/>
    <w:rsid w:val="00B04BD1"/>
    <w:rsid w:val="00B0620F"/>
    <w:rsid w:val="00B073AE"/>
    <w:rsid w:val="00B10277"/>
    <w:rsid w:val="00B10FA6"/>
    <w:rsid w:val="00B11AD0"/>
    <w:rsid w:val="00B13D85"/>
    <w:rsid w:val="00B14339"/>
    <w:rsid w:val="00B14764"/>
    <w:rsid w:val="00B170F6"/>
    <w:rsid w:val="00B17D49"/>
    <w:rsid w:val="00B2012B"/>
    <w:rsid w:val="00B20CFC"/>
    <w:rsid w:val="00B216BF"/>
    <w:rsid w:val="00B25876"/>
    <w:rsid w:val="00B27086"/>
    <w:rsid w:val="00B31AFC"/>
    <w:rsid w:val="00B330B5"/>
    <w:rsid w:val="00B3334D"/>
    <w:rsid w:val="00B34FCB"/>
    <w:rsid w:val="00B366C0"/>
    <w:rsid w:val="00B4018A"/>
    <w:rsid w:val="00B40E64"/>
    <w:rsid w:val="00B42A58"/>
    <w:rsid w:val="00B43233"/>
    <w:rsid w:val="00B43B8E"/>
    <w:rsid w:val="00B44509"/>
    <w:rsid w:val="00B46123"/>
    <w:rsid w:val="00B46D95"/>
    <w:rsid w:val="00B4703A"/>
    <w:rsid w:val="00B47F84"/>
    <w:rsid w:val="00B50422"/>
    <w:rsid w:val="00B508D8"/>
    <w:rsid w:val="00B50AA4"/>
    <w:rsid w:val="00B53847"/>
    <w:rsid w:val="00B5398A"/>
    <w:rsid w:val="00B557EA"/>
    <w:rsid w:val="00B565EB"/>
    <w:rsid w:val="00B56A13"/>
    <w:rsid w:val="00B601B6"/>
    <w:rsid w:val="00B60675"/>
    <w:rsid w:val="00B60969"/>
    <w:rsid w:val="00B62B7C"/>
    <w:rsid w:val="00B62EC1"/>
    <w:rsid w:val="00B65380"/>
    <w:rsid w:val="00B663A4"/>
    <w:rsid w:val="00B67218"/>
    <w:rsid w:val="00B70449"/>
    <w:rsid w:val="00B710E7"/>
    <w:rsid w:val="00B73445"/>
    <w:rsid w:val="00B73D8F"/>
    <w:rsid w:val="00B75550"/>
    <w:rsid w:val="00B76F3F"/>
    <w:rsid w:val="00B77673"/>
    <w:rsid w:val="00B77C1C"/>
    <w:rsid w:val="00B81738"/>
    <w:rsid w:val="00B8260F"/>
    <w:rsid w:val="00B826FF"/>
    <w:rsid w:val="00B86BEC"/>
    <w:rsid w:val="00B87215"/>
    <w:rsid w:val="00B8726C"/>
    <w:rsid w:val="00B90D8E"/>
    <w:rsid w:val="00B91B1B"/>
    <w:rsid w:val="00B93380"/>
    <w:rsid w:val="00B97BC9"/>
    <w:rsid w:val="00BA0F1E"/>
    <w:rsid w:val="00BA287C"/>
    <w:rsid w:val="00BA402D"/>
    <w:rsid w:val="00BA6AC4"/>
    <w:rsid w:val="00BB0BA9"/>
    <w:rsid w:val="00BB11E3"/>
    <w:rsid w:val="00BB4BD7"/>
    <w:rsid w:val="00BB4C47"/>
    <w:rsid w:val="00BB6B0F"/>
    <w:rsid w:val="00BC25FE"/>
    <w:rsid w:val="00BC2719"/>
    <w:rsid w:val="00BC3CC4"/>
    <w:rsid w:val="00BC798F"/>
    <w:rsid w:val="00BC7FC1"/>
    <w:rsid w:val="00BD00A3"/>
    <w:rsid w:val="00BD455A"/>
    <w:rsid w:val="00BD4A7E"/>
    <w:rsid w:val="00BD4BFF"/>
    <w:rsid w:val="00BD558E"/>
    <w:rsid w:val="00BD559F"/>
    <w:rsid w:val="00BE0CDD"/>
    <w:rsid w:val="00BE0E7D"/>
    <w:rsid w:val="00BE167F"/>
    <w:rsid w:val="00BE290A"/>
    <w:rsid w:val="00BE3352"/>
    <w:rsid w:val="00BE3988"/>
    <w:rsid w:val="00BE40B4"/>
    <w:rsid w:val="00BE57C3"/>
    <w:rsid w:val="00BE5BE8"/>
    <w:rsid w:val="00BF136F"/>
    <w:rsid w:val="00BF1EE8"/>
    <w:rsid w:val="00BF356C"/>
    <w:rsid w:val="00BF405C"/>
    <w:rsid w:val="00BF47CD"/>
    <w:rsid w:val="00BF4BC3"/>
    <w:rsid w:val="00BF7054"/>
    <w:rsid w:val="00C0124B"/>
    <w:rsid w:val="00C025F2"/>
    <w:rsid w:val="00C0336D"/>
    <w:rsid w:val="00C05488"/>
    <w:rsid w:val="00C059EE"/>
    <w:rsid w:val="00C05CD6"/>
    <w:rsid w:val="00C07C27"/>
    <w:rsid w:val="00C10B2E"/>
    <w:rsid w:val="00C149A1"/>
    <w:rsid w:val="00C16B54"/>
    <w:rsid w:val="00C17BA7"/>
    <w:rsid w:val="00C17E54"/>
    <w:rsid w:val="00C205D3"/>
    <w:rsid w:val="00C21EF8"/>
    <w:rsid w:val="00C23700"/>
    <w:rsid w:val="00C26B9C"/>
    <w:rsid w:val="00C31077"/>
    <w:rsid w:val="00C313C3"/>
    <w:rsid w:val="00C33798"/>
    <w:rsid w:val="00C34DD4"/>
    <w:rsid w:val="00C378BD"/>
    <w:rsid w:val="00C406B0"/>
    <w:rsid w:val="00C425A2"/>
    <w:rsid w:val="00C43072"/>
    <w:rsid w:val="00C460DB"/>
    <w:rsid w:val="00C46796"/>
    <w:rsid w:val="00C5142A"/>
    <w:rsid w:val="00C5284B"/>
    <w:rsid w:val="00C5393B"/>
    <w:rsid w:val="00C55686"/>
    <w:rsid w:val="00C55AC4"/>
    <w:rsid w:val="00C573D6"/>
    <w:rsid w:val="00C61124"/>
    <w:rsid w:val="00C67CC9"/>
    <w:rsid w:val="00C76380"/>
    <w:rsid w:val="00C76F3F"/>
    <w:rsid w:val="00C847E4"/>
    <w:rsid w:val="00C87E73"/>
    <w:rsid w:val="00C91265"/>
    <w:rsid w:val="00C943F0"/>
    <w:rsid w:val="00C97214"/>
    <w:rsid w:val="00C9781C"/>
    <w:rsid w:val="00C97C1A"/>
    <w:rsid w:val="00CA1322"/>
    <w:rsid w:val="00CA43E6"/>
    <w:rsid w:val="00CA59C6"/>
    <w:rsid w:val="00CA622C"/>
    <w:rsid w:val="00CA6235"/>
    <w:rsid w:val="00CB02F1"/>
    <w:rsid w:val="00CB6CC7"/>
    <w:rsid w:val="00CB788C"/>
    <w:rsid w:val="00CC021E"/>
    <w:rsid w:val="00CC232D"/>
    <w:rsid w:val="00CC6BEF"/>
    <w:rsid w:val="00CC6CD3"/>
    <w:rsid w:val="00CD2EC9"/>
    <w:rsid w:val="00CD3E51"/>
    <w:rsid w:val="00CD4139"/>
    <w:rsid w:val="00CD44E1"/>
    <w:rsid w:val="00CD4BC4"/>
    <w:rsid w:val="00CE07C0"/>
    <w:rsid w:val="00CE1237"/>
    <w:rsid w:val="00CE25F7"/>
    <w:rsid w:val="00CE2A64"/>
    <w:rsid w:val="00CE3803"/>
    <w:rsid w:val="00CE425D"/>
    <w:rsid w:val="00CE726E"/>
    <w:rsid w:val="00CF1054"/>
    <w:rsid w:val="00CF1328"/>
    <w:rsid w:val="00CF21B8"/>
    <w:rsid w:val="00CF2FE3"/>
    <w:rsid w:val="00CF35CF"/>
    <w:rsid w:val="00D0042D"/>
    <w:rsid w:val="00D00651"/>
    <w:rsid w:val="00D02659"/>
    <w:rsid w:val="00D02748"/>
    <w:rsid w:val="00D03AAE"/>
    <w:rsid w:val="00D06A63"/>
    <w:rsid w:val="00D10198"/>
    <w:rsid w:val="00D1072B"/>
    <w:rsid w:val="00D10AA7"/>
    <w:rsid w:val="00D10DD3"/>
    <w:rsid w:val="00D131F5"/>
    <w:rsid w:val="00D13250"/>
    <w:rsid w:val="00D13DE0"/>
    <w:rsid w:val="00D1439E"/>
    <w:rsid w:val="00D14F6A"/>
    <w:rsid w:val="00D17D2C"/>
    <w:rsid w:val="00D21442"/>
    <w:rsid w:val="00D219EA"/>
    <w:rsid w:val="00D236F2"/>
    <w:rsid w:val="00D2409F"/>
    <w:rsid w:val="00D26423"/>
    <w:rsid w:val="00D3146F"/>
    <w:rsid w:val="00D32853"/>
    <w:rsid w:val="00D34658"/>
    <w:rsid w:val="00D35995"/>
    <w:rsid w:val="00D35B77"/>
    <w:rsid w:val="00D35CD2"/>
    <w:rsid w:val="00D36FBE"/>
    <w:rsid w:val="00D371F7"/>
    <w:rsid w:val="00D40178"/>
    <w:rsid w:val="00D40E01"/>
    <w:rsid w:val="00D44E80"/>
    <w:rsid w:val="00D45237"/>
    <w:rsid w:val="00D4678E"/>
    <w:rsid w:val="00D46C09"/>
    <w:rsid w:val="00D554D2"/>
    <w:rsid w:val="00D56819"/>
    <w:rsid w:val="00D56E30"/>
    <w:rsid w:val="00D57F86"/>
    <w:rsid w:val="00D617B9"/>
    <w:rsid w:val="00D62C47"/>
    <w:rsid w:val="00D63221"/>
    <w:rsid w:val="00D63931"/>
    <w:rsid w:val="00D6555F"/>
    <w:rsid w:val="00D71BFF"/>
    <w:rsid w:val="00D7395B"/>
    <w:rsid w:val="00D75544"/>
    <w:rsid w:val="00D7596B"/>
    <w:rsid w:val="00D8186C"/>
    <w:rsid w:val="00D82670"/>
    <w:rsid w:val="00D8298F"/>
    <w:rsid w:val="00D83504"/>
    <w:rsid w:val="00D83B51"/>
    <w:rsid w:val="00D83CE7"/>
    <w:rsid w:val="00D84162"/>
    <w:rsid w:val="00D86A66"/>
    <w:rsid w:val="00D909EA"/>
    <w:rsid w:val="00D91757"/>
    <w:rsid w:val="00D92116"/>
    <w:rsid w:val="00DA08D5"/>
    <w:rsid w:val="00DA5753"/>
    <w:rsid w:val="00DB1707"/>
    <w:rsid w:val="00DB240B"/>
    <w:rsid w:val="00DB3F97"/>
    <w:rsid w:val="00DB6218"/>
    <w:rsid w:val="00DB6534"/>
    <w:rsid w:val="00DC1723"/>
    <w:rsid w:val="00DC2130"/>
    <w:rsid w:val="00DC34F1"/>
    <w:rsid w:val="00DC63AD"/>
    <w:rsid w:val="00DD0388"/>
    <w:rsid w:val="00DD0EBC"/>
    <w:rsid w:val="00DD28C2"/>
    <w:rsid w:val="00DD722A"/>
    <w:rsid w:val="00DE00E1"/>
    <w:rsid w:val="00DE073B"/>
    <w:rsid w:val="00DE1ED1"/>
    <w:rsid w:val="00DE2B40"/>
    <w:rsid w:val="00DE2C32"/>
    <w:rsid w:val="00DE444C"/>
    <w:rsid w:val="00DE5070"/>
    <w:rsid w:val="00DE6204"/>
    <w:rsid w:val="00DF0B83"/>
    <w:rsid w:val="00DF156E"/>
    <w:rsid w:val="00DF289A"/>
    <w:rsid w:val="00DF2E38"/>
    <w:rsid w:val="00DF3664"/>
    <w:rsid w:val="00DF41F5"/>
    <w:rsid w:val="00DF49DA"/>
    <w:rsid w:val="00DF566A"/>
    <w:rsid w:val="00DF6F90"/>
    <w:rsid w:val="00DF7958"/>
    <w:rsid w:val="00E00B79"/>
    <w:rsid w:val="00E01274"/>
    <w:rsid w:val="00E076BA"/>
    <w:rsid w:val="00E10A3B"/>
    <w:rsid w:val="00E11351"/>
    <w:rsid w:val="00E12691"/>
    <w:rsid w:val="00E14E9B"/>
    <w:rsid w:val="00E15D1D"/>
    <w:rsid w:val="00E16A15"/>
    <w:rsid w:val="00E17774"/>
    <w:rsid w:val="00E2000F"/>
    <w:rsid w:val="00E206CC"/>
    <w:rsid w:val="00E22643"/>
    <w:rsid w:val="00E25F44"/>
    <w:rsid w:val="00E26388"/>
    <w:rsid w:val="00E400DA"/>
    <w:rsid w:val="00E42241"/>
    <w:rsid w:val="00E42650"/>
    <w:rsid w:val="00E42EFC"/>
    <w:rsid w:val="00E447F8"/>
    <w:rsid w:val="00E46681"/>
    <w:rsid w:val="00E476EE"/>
    <w:rsid w:val="00E5409B"/>
    <w:rsid w:val="00E61D3D"/>
    <w:rsid w:val="00E64647"/>
    <w:rsid w:val="00E65938"/>
    <w:rsid w:val="00E6643E"/>
    <w:rsid w:val="00E66861"/>
    <w:rsid w:val="00E6687A"/>
    <w:rsid w:val="00E7090A"/>
    <w:rsid w:val="00E721FB"/>
    <w:rsid w:val="00E72BC9"/>
    <w:rsid w:val="00E74E23"/>
    <w:rsid w:val="00E754F6"/>
    <w:rsid w:val="00E762A3"/>
    <w:rsid w:val="00E767A5"/>
    <w:rsid w:val="00E8242A"/>
    <w:rsid w:val="00E82FD1"/>
    <w:rsid w:val="00E84AAA"/>
    <w:rsid w:val="00E856A5"/>
    <w:rsid w:val="00E8732F"/>
    <w:rsid w:val="00E877E7"/>
    <w:rsid w:val="00E906F6"/>
    <w:rsid w:val="00E908C1"/>
    <w:rsid w:val="00E9105E"/>
    <w:rsid w:val="00E917B2"/>
    <w:rsid w:val="00E9210D"/>
    <w:rsid w:val="00E92283"/>
    <w:rsid w:val="00E93975"/>
    <w:rsid w:val="00E943D5"/>
    <w:rsid w:val="00E94E7A"/>
    <w:rsid w:val="00E95565"/>
    <w:rsid w:val="00EA1C4E"/>
    <w:rsid w:val="00EA2FAC"/>
    <w:rsid w:val="00EA2FC1"/>
    <w:rsid w:val="00EA687F"/>
    <w:rsid w:val="00EA774F"/>
    <w:rsid w:val="00EA7DAA"/>
    <w:rsid w:val="00EB13A7"/>
    <w:rsid w:val="00EB1C3B"/>
    <w:rsid w:val="00EB2B7A"/>
    <w:rsid w:val="00EB4A20"/>
    <w:rsid w:val="00EB4D39"/>
    <w:rsid w:val="00EB5837"/>
    <w:rsid w:val="00EB7B64"/>
    <w:rsid w:val="00EC4CB2"/>
    <w:rsid w:val="00EC644B"/>
    <w:rsid w:val="00EC76FD"/>
    <w:rsid w:val="00EC7FD9"/>
    <w:rsid w:val="00ED0612"/>
    <w:rsid w:val="00ED0CB9"/>
    <w:rsid w:val="00ED33F3"/>
    <w:rsid w:val="00ED3BA3"/>
    <w:rsid w:val="00ED41CF"/>
    <w:rsid w:val="00ED72A6"/>
    <w:rsid w:val="00ED737A"/>
    <w:rsid w:val="00EE02D2"/>
    <w:rsid w:val="00EE0D8E"/>
    <w:rsid w:val="00EE1017"/>
    <w:rsid w:val="00EE1505"/>
    <w:rsid w:val="00EE4D87"/>
    <w:rsid w:val="00EE7461"/>
    <w:rsid w:val="00EE7491"/>
    <w:rsid w:val="00EF013A"/>
    <w:rsid w:val="00EF1A2A"/>
    <w:rsid w:val="00EF31DC"/>
    <w:rsid w:val="00EF3B4E"/>
    <w:rsid w:val="00EF6018"/>
    <w:rsid w:val="00F02E01"/>
    <w:rsid w:val="00F054EF"/>
    <w:rsid w:val="00F11420"/>
    <w:rsid w:val="00F125D9"/>
    <w:rsid w:val="00F140CB"/>
    <w:rsid w:val="00F145B1"/>
    <w:rsid w:val="00F147C7"/>
    <w:rsid w:val="00F176E4"/>
    <w:rsid w:val="00F200C3"/>
    <w:rsid w:val="00F20F56"/>
    <w:rsid w:val="00F21763"/>
    <w:rsid w:val="00F250B8"/>
    <w:rsid w:val="00F258FE"/>
    <w:rsid w:val="00F26191"/>
    <w:rsid w:val="00F26897"/>
    <w:rsid w:val="00F30EB5"/>
    <w:rsid w:val="00F30F58"/>
    <w:rsid w:val="00F31841"/>
    <w:rsid w:val="00F31C87"/>
    <w:rsid w:val="00F330EE"/>
    <w:rsid w:val="00F33DF9"/>
    <w:rsid w:val="00F34C1A"/>
    <w:rsid w:val="00F4465D"/>
    <w:rsid w:val="00F45532"/>
    <w:rsid w:val="00F475B0"/>
    <w:rsid w:val="00F50D61"/>
    <w:rsid w:val="00F55DFD"/>
    <w:rsid w:val="00F55F49"/>
    <w:rsid w:val="00F564A6"/>
    <w:rsid w:val="00F57F0B"/>
    <w:rsid w:val="00F60896"/>
    <w:rsid w:val="00F60FDE"/>
    <w:rsid w:val="00F61238"/>
    <w:rsid w:val="00F614AD"/>
    <w:rsid w:val="00F63A19"/>
    <w:rsid w:val="00F64462"/>
    <w:rsid w:val="00F6691B"/>
    <w:rsid w:val="00F66997"/>
    <w:rsid w:val="00F70411"/>
    <w:rsid w:val="00F7093E"/>
    <w:rsid w:val="00F72828"/>
    <w:rsid w:val="00F76F8F"/>
    <w:rsid w:val="00F802BC"/>
    <w:rsid w:val="00F8239F"/>
    <w:rsid w:val="00F86C3F"/>
    <w:rsid w:val="00F87061"/>
    <w:rsid w:val="00F90EE6"/>
    <w:rsid w:val="00F91B19"/>
    <w:rsid w:val="00F9248E"/>
    <w:rsid w:val="00F92625"/>
    <w:rsid w:val="00F93870"/>
    <w:rsid w:val="00F95BF4"/>
    <w:rsid w:val="00F97042"/>
    <w:rsid w:val="00F9787D"/>
    <w:rsid w:val="00F97AA7"/>
    <w:rsid w:val="00F97D74"/>
    <w:rsid w:val="00FA20F8"/>
    <w:rsid w:val="00FA2F22"/>
    <w:rsid w:val="00FA4DC1"/>
    <w:rsid w:val="00FA53ED"/>
    <w:rsid w:val="00FA6D50"/>
    <w:rsid w:val="00FA6EF5"/>
    <w:rsid w:val="00FA744A"/>
    <w:rsid w:val="00FB2ECA"/>
    <w:rsid w:val="00FB3D89"/>
    <w:rsid w:val="00FC1E00"/>
    <w:rsid w:val="00FC516D"/>
    <w:rsid w:val="00FC6000"/>
    <w:rsid w:val="00FC663B"/>
    <w:rsid w:val="00FC7390"/>
    <w:rsid w:val="00FD014E"/>
    <w:rsid w:val="00FD0E4B"/>
    <w:rsid w:val="00FD1528"/>
    <w:rsid w:val="00FD33B7"/>
    <w:rsid w:val="00FD4374"/>
    <w:rsid w:val="00FD4670"/>
    <w:rsid w:val="00FD5AEC"/>
    <w:rsid w:val="00FD5FB6"/>
    <w:rsid w:val="00FE0375"/>
    <w:rsid w:val="00FE0C9A"/>
    <w:rsid w:val="00FE1AA4"/>
    <w:rsid w:val="00FE2A41"/>
    <w:rsid w:val="00FE4585"/>
    <w:rsid w:val="00FE6BA6"/>
    <w:rsid w:val="00FF0D60"/>
    <w:rsid w:val="00FF24CE"/>
    <w:rsid w:val="00FF2886"/>
    <w:rsid w:val="00FF3C19"/>
    <w:rsid w:val="00FF3C2F"/>
    <w:rsid w:val="00FF5595"/>
    <w:rsid w:val="00FF5AC3"/>
    <w:rsid w:val="00FF7B14"/>
    <w:rsid w:val="0C48843B"/>
    <w:rsid w:val="125C8878"/>
    <w:rsid w:val="12D0EF64"/>
    <w:rsid w:val="1727CB1F"/>
    <w:rsid w:val="1F3EC278"/>
    <w:rsid w:val="2D3F0776"/>
    <w:rsid w:val="325DCC8C"/>
    <w:rsid w:val="34E8EFDB"/>
    <w:rsid w:val="34EFDE5B"/>
    <w:rsid w:val="374C7D18"/>
    <w:rsid w:val="3EBE4120"/>
    <w:rsid w:val="4169C892"/>
    <w:rsid w:val="4657BD8D"/>
    <w:rsid w:val="47B0F417"/>
    <w:rsid w:val="4E8171AC"/>
    <w:rsid w:val="5410A658"/>
    <w:rsid w:val="550EA749"/>
    <w:rsid w:val="56599711"/>
    <w:rsid w:val="56B0508A"/>
    <w:rsid w:val="5C991F85"/>
    <w:rsid w:val="60E4D949"/>
    <w:rsid w:val="650BC17E"/>
    <w:rsid w:val="6D839DBF"/>
    <w:rsid w:val="725E0F65"/>
    <w:rsid w:val="7F62A4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EF1CD84"/>
  <w15:chartTrackingRefBased/>
  <w15:docId w15:val="{7CFD336F-8F73-410C-9081-7521AE4C4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2E8A"/>
  </w:style>
  <w:style w:type="paragraph" w:styleId="Heading1">
    <w:name w:val="heading 1"/>
    <w:basedOn w:val="Normal"/>
    <w:next w:val="Normal"/>
    <w:link w:val="Heading1Char"/>
    <w:uiPriority w:val="9"/>
    <w:qFormat/>
    <w:rsid w:val="00332E8A"/>
    <w:pPr>
      <w:keepNext/>
      <w:keepLines/>
      <w:numPr>
        <w:numId w:val="3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332E8A"/>
    <w:pPr>
      <w:keepNext/>
      <w:keepLines/>
      <w:numPr>
        <w:ilvl w:val="1"/>
        <w:numId w:val="3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332E8A"/>
    <w:pPr>
      <w:keepNext/>
      <w:keepLines/>
      <w:numPr>
        <w:ilvl w:val="2"/>
        <w:numId w:val="3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332E8A"/>
    <w:pPr>
      <w:keepNext/>
      <w:keepLines/>
      <w:numPr>
        <w:ilvl w:val="3"/>
        <w:numId w:val="3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332E8A"/>
    <w:pPr>
      <w:keepNext/>
      <w:keepLines/>
      <w:numPr>
        <w:ilvl w:val="4"/>
        <w:numId w:val="3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332E8A"/>
    <w:pPr>
      <w:keepNext/>
      <w:keepLines/>
      <w:numPr>
        <w:ilvl w:val="5"/>
        <w:numId w:val="3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332E8A"/>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32E8A"/>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32E8A"/>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BodyText"/>
    <w:next w:val="BodyText"/>
    <w:qFormat/>
    <w:rsid w:val="001A2827"/>
    <w:pPr>
      <w:spacing w:before="180" w:after="180" w:line="288" w:lineRule="auto"/>
    </w:pPr>
    <w:rPr>
      <w:rFonts w:ascii="Calibri" w:hAnsi="Calibri"/>
      <w:sz w:val="24"/>
      <w:szCs w:val="24"/>
      <w:lang w:val="en-US"/>
    </w:rPr>
  </w:style>
  <w:style w:type="paragraph" w:styleId="BodyText">
    <w:name w:val="Body Text"/>
    <w:basedOn w:val="Normal"/>
    <w:link w:val="BodyTextChar"/>
    <w:uiPriority w:val="99"/>
    <w:unhideWhenUsed/>
    <w:rsid w:val="001A2827"/>
    <w:pPr>
      <w:spacing w:after="120"/>
    </w:pPr>
  </w:style>
  <w:style w:type="character" w:customStyle="1" w:styleId="BodyTextChar">
    <w:name w:val="Body Text Char"/>
    <w:basedOn w:val="DefaultParagraphFont"/>
    <w:link w:val="BodyText"/>
    <w:uiPriority w:val="99"/>
    <w:rsid w:val="001A2827"/>
  </w:style>
  <w:style w:type="character" w:customStyle="1" w:styleId="mord">
    <w:name w:val="mord"/>
    <w:basedOn w:val="DefaultParagraphFont"/>
    <w:rsid w:val="001A2827"/>
  </w:style>
  <w:style w:type="character" w:customStyle="1" w:styleId="vlist-s">
    <w:name w:val="vlist-s"/>
    <w:basedOn w:val="DefaultParagraphFont"/>
    <w:rsid w:val="001A2827"/>
  </w:style>
  <w:style w:type="table" w:styleId="TableGrid">
    <w:name w:val="Table Grid"/>
    <w:basedOn w:val="TableNormal"/>
    <w:uiPriority w:val="59"/>
    <w:rsid w:val="001A28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282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A2827"/>
    <w:rPr>
      <w:rFonts w:ascii="Calibri" w:hAnsi="Calibri" w:cs="Calibri"/>
      <w:noProof/>
      <w:lang w:val="en-US"/>
    </w:rPr>
  </w:style>
  <w:style w:type="paragraph" w:customStyle="1" w:styleId="EndNoteBibliography">
    <w:name w:val="EndNote Bibliography"/>
    <w:basedOn w:val="Normal"/>
    <w:link w:val="EndNoteBibliographyChar"/>
    <w:rsid w:val="001A282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A2827"/>
    <w:rPr>
      <w:rFonts w:ascii="Calibri" w:hAnsi="Calibri" w:cs="Calibri"/>
      <w:noProof/>
      <w:lang w:val="en-US"/>
    </w:rPr>
  </w:style>
  <w:style w:type="paragraph" w:styleId="ListParagraph">
    <w:name w:val="List Paragraph"/>
    <w:basedOn w:val="Normal"/>
    <w:link w:val="ListParagraphChar"/>
    <w:uiPriority w:val="34"/>
    <w:qFormat/>
    <w:rsid w:val="00873F55"/>
    <w:pPr>
      <w:ind w:left="720"/>
      <w:contextualSpacing/>
    </w:pPr>
  </w:style>
  <w:style w:type="character" w:customStyle="1" w:styleId="ListParagraphChar">
    <w:name w:val="List Paragraph Char"/>
    <w:basedOn w:val="DefaultParagraphFont"/>
    <w:link w:val="ListParagraph"/>
    <w:uiPriority w:val="34"/>
    <w:rsid w:val="00873F55"/>
  </w:style>
  <w:style w:type="character" w:styleId="CommentReference">
    <w:name w:val="annotation reference"/>
    <w:basedOn w:val="DefaultParagraphFont"/>
    <w:uiPriority w:val="99"/>
    <w:semiHidden/>
    <w:unhideWhenUsed/>
    <w:rsid w:val="00873F55"/>
    <w:rPr>
      <w:sz w:val="16"/>
      <w:szCs w:val="16"/>
    </w:rPr>
  </w:style>
  <w:style w:type="paragraph" w:styleId="CommentText">
    <w:name w:val="annotation text"/>
    <w:basedOn w:val="Normal"/>
    <w:link w:val="CommentTextChar"/>
    <w:uiPriority w:val="99"/>
    <w:semiHidden/>
    <w:unhideWhenUsed/>
    <w:rsid w:val="00873F55"/>
    <w:pPr>
      <w:spacing w:line="240" w:lineRule="auto"/>
    </w:pPr>
    <w:rPr>
      <w:sz w:val="20"/>
      <w:szCs w:val="20"/>
    </w:rPr>
  </w:style>
  <w:style w:type="character" w:customStyle="1" w:styleId="CommentTextChar">
    <w:name w:val="Comment Text Char"/>
    <w:basedOn w:val="DefaultParagraphFont"/>
    <w:link w:val="CommentText"/>
    <w:uiPriority w:val="99"/>
    <w:semiHidden/>
    <w:rsid w:val="00873F55"/>
    <w:rPr>
      <w:sz w:val="20"/>
      <w:szCs w:val="20"/>
    </w:rPr>
  </w:style>
  <w:style w:type="character" w:customStyle="1" w:styleId="anchor-text">
    <w:name w:val="anchor-text"/>
    <w:basedOn w:val="DefaultParagraphFont"/>
    <w:rsid w:val="00FF5595"/>
  </w:style>
  <w:style w:type="paragraph" w:styleId="CommentSubject">
    <w:name w:val="annotation subject"/>
    <w:basedOn w:val="CommentText"/>
    <w:next w:val="CommentText"/>
    <w:link w:val="CommentSubjectChar"/>
    <w:uiPriority w:val="99"/>
    <w:semiHidden/>
    <w:unhideWhenUsed/>
    <w:rsid w:val="009B740E"/>
    <w:rPr>
      <w:b/>
      <w:bCs/>
    </w:rPr>
  </w:style>
  <w:style w:type="character" w:customStyle="1" w:styleId="CommentSubjectChar">
    <w:name w:val="Comment Subject Char"/>
    <w:basedOn w:val="CommentTextChar"/>
    <w:link w:val="CommentSubject"/>
    <w:uiPriority w:val="99"/>
    <w:semiHidden/>
    <w:rsid w:val="009B740E"/>
    <w:rPr>
      <w:b/>
      <w:bCs/>
      <w:sz w:val="20"/>
      <w:szCs w:val="20"/>
    </w:rPr>
  </w:style>
  <w:style w:type="character" w:customStyle="1" w:styleId="mopen">
    <w:name w:val="mopen"/>
    <w:basedOn w:val="DefaultParagraphFont"/>
    <w:rsid w:val="0008006C"/>
  </w:style>
  <w:style w:type="character" w:customStyle="1" w:styleId="mpunct">
    <w:name w:val="mpunct"/>
    <w:basedOn w:val="DefaultParagraphFont"/>
    <w:rsid w:val="0008006C"/>
  </w:style>
  <w:style w:type="character" w:customStyle="1" w:styleId="mclose">
    <w:name w:val="mclose"/>
    <w:basedOn w:val="DefaultParagraphFont"/>
    <w:rsid w:val="0008006C"/>
  </w:style>
  <w:style w:type="character" w:customStyle="1" w:styleId="mrel">
    <w:name w:val="mrel"/>
    <w:basedOn w:val="DefaultParagraphFont"/>
    <w:rsid w:val="0008006C"/>
  </w:style>
  <w:style w:type="character" w:customStyle="1" w:styleId="delimsizing">
    <w:name w:val="delimsizing"/>
    <w:basedOn w:val="DefaultParagraphFont"/>
    <w:rsid w:val="0008006C"/>
  </w:style>
  <w:style w:type="character" w:styleId="PlaceholderText">
    <w:name w:val="Placeholder Text"/>
    <w:basedOn w:val="DefaultParagraphFont"/>
    <w:uiPriority w:val="99"/>
    <w:semiHidden/>
    <w:rsid w:val="0008006C"/>
    <w:rPr>
      <w:color w:val="808080"/>
    </w:rPr>
  </w:style>
  <w:style w:type="character" w:styleId="Strong">
    <w:name w:val="Strong"/>
    <w:basedOn w:val="DefaultParagraphFont"/>
    <w:uiPriority w:val="22"/>
    <w:qFormat/>
    <w:rsid w:val="00332E8A"/>
    <w:rPr>
      <w:b/>
      <w:bCs/>
      <w:color w:val="000000" w:themeColor="text1"/>
    </w:rPr>
  </w:style>
  <w:style w:type="character" w:styleId="Emphasis">
    <w:name w:val="Emphasis"/>
    <w:basedOn w:val="DefaultParagraphFont"/>
    <w:uiPriority w:val="20"/>
    <w:qFormat/>
    <w:rsid w:val="00332E8A"/>
    <w:rPr>
      <w:i/>
      <w:iCs/>
      <w:color w:val="auto"/>
    </w:rPr>
  </w:style>
  <w:style w:type="paragraph" w:styleId="EndnoteText">
    <w:name w:val="endnote text"/>
    <w:basedOn w:val="Normal"/>
    <w:link w:val="EndnoteTextChar"/>
    <w:uiPriority w:val="99"/>
    <w:semiHidden/>
    <w:unhideWhenUsed/>
    <w:rsid w:val="000D683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D683D"/>
    <w:rPr>
      <w:sz w:val="20"/>
      <w:szCs w:val="20"/>
    </w:rPr>
  </w:style>
  <w:style w:type="character" w:styleId="EndnoteReference">
    <w:name w:val="endnote reference"/>
    <w:basedOn w:val="DefaultParagraphFont"/>
    <w:uiPriority w:val="99"/>
    <w:semiHidden/>
    <w:unhideWhenUsed/>
    <w:rsid w:val="000D683D"/>
    <w:rPr>
      <w:vertAlign w:val="superscript"/>
    </w:rPr>
  </w:style>
  <w:style w:type="character" w:customStyle="1" w:styleId="Heading1Char">
    <w:name w:val="Heading 1 Char"/>
    <w:basedOn w:val="DefaultParagraphFont"/>
    <w:link w:val="Heading1"/>
    <w:uiPriority w:val="9"/>
    <w:rsid w:val="00332E8A"/>
    <w:rPr>
      <w:rFonts w:asciiTheme="majorHAnsi" w:eastAsiaTheme="majorEastAsia" w:hAnsiTheme="majorHAnsi" w:cstheme="majorBidi"/>
      <w:b/>
      <w:bCs/>
      <w:smallCaps/>
      <w:color w:val="000000" w:themeColor="text1"/>
      <w:sz w:val="36"/>
      <w:szCs w:val="36"/>
    </w:rPr>
  </w:style>
  <w:style w:type="paragraph" w:styleId="TOCHeading">
    <w:name w:val="TOC Heading"/>
    <w:basedOn w:val="Heading1"/>
    <w:next w:val="Normal"/>
    <w:uiPriority w:val="39"/>
    <w:unhideWhenUsed/>
    <w:qFormat/>
    <w:rsid w:val="00332E8A"/>
    <w:pPr>
      <w:outlineLvl w:val="9"/>
    </w:pPr>
  </w:style>
  <w:style w:type="character" w:customStyle="1" w:styleId="Heading2Char">
    <w:name w:val="Heading 2 Char"/>
    <w:basedOn w:val="DefaultParagraphFont"/>
    <w:link w:val="Heading2"/>
    <w:uiPriority w:val="9"/>
    <w:semiHidden/>
    <w:rsid w:val="00332E8A"/>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332E8A"/>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332E8A"/>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332E8A"/>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332E8A"/>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332E8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32E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32E8A"/>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332E8A"/>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332E8A"/>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332E8A"/>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332E8A"/>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332E8A"/>
    <w:rPr>
      <w:color w:val="5A5A5A" w:themeColor="text1" w:themeTint="A5"/>
      <w:spacing w:val="10"/>
    </w:rPr>
  </w:style>
  <w:style w:type="paragraph" w:styleId="NoSpacing">
    <w:name w:val="No Spacing"/>
    <w:uiPriority w:val="1"/>
    <w:qFormat/>
    <w:rsid w:val="00332E8A"/>
    <w:pPr>
      <w:spacing w:after="0" w:line="240" w:lineRule="auto"/>
    </w:pPr>
  </w:style>
  <w:style w:type="paragraph" w:styleId="Quote">
    <w:name w:val="Quote"/>
    <w:basedOn w:val="Normal"/>
    <w:next w:val="Normal"/>
    <w:link w:val="QuoteChar"/>
    <w:uiPriority w:val="29"/>
    <w:qFormat/>
    <w:rsid w:val="00332E8A"/>
    <w:pPr>
      <w:spacing w:before="160"/>
      <w:ind w:left="720" w:right="720"/>
    </w:pPr>
    <w:rPr>
      <w:i/>
      <w:iCs/>
      <w:color w:val="000000" w:themeColor="text1"/>
    </w:rPr>
  </w:style>
  <w:style w:type="character" w:customStyle="1" w:styleId="QuoteChar">
    <w:name w:val="Quote Char"/>
    <w:basedOn w:val="DefaultParagraphFont"/>
    <w:link w:val="Quote"/>
    <w:uiPriority w:val="29"/>
    <w:rsid w:val="00332E8A"/>
    <w:rPr>
      <w:i/>
      <w:iCs/>
      <w:color w:val="000000" w:themeColor="text1"/>
    </w:rPr>
  </w:style>
  <w:style w:type="paragraph" w:styleId="IntenseQuote">
    <w:name w:val="Intense Quote"/>
    <w:basedOn w:val="Normal"/>
    <w:next w:val="Normal"/>
    <w:link w:val="IntenseQuoteChar"/>
    <w:uiPriority w:val="30"/>
    <w:qFormat/>
    <w:rsid w:val="00332E8A"/>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332E8A"/>
    <w:rPr>
      <w:color w:val="000000" w:themeColor="text1"/>
      <w:shd w:val="clear" w:color="auto" w:fill="F2F2F2" w:themeFill="background1" w:themeFillShade="F2"/>
    </w:rPr>
  </w:style>
  <w:style w:type="character" w:styleId="SubtleEmphasis">
    <w:name w:val="Subtle Emphasis"/>
    <w:basedOn w:val="DefaultParagraphFont"/>
    <w:uiPriority w:val="19"/>
    <w:qFormat/>
    <w:rsid w:val="00332E8A"/>
    <w:rPr>
      <w:i/>
      <w:iCs/>
      <w:color w:val="404040" w:themeColor="text1" w:themeTint="BF"/>
    </w:rPr>
  </w:style>
  <w:style w:type="character" w:styleId="IntenseEmphasis">
    <w:name w:val="Intense Emphasis"/>
    <w:basedOn w:val="DefaultParagraphFont"/>
    <w:uiPriority w:val="21"/>
    <w:qFormat/>
    <w:rsid w:val="00332E8A"/>
    <w:rPr>
      <w:b/>
      <w:bCs/>
      <w:i/>
      <w:iCs/>
      <w:caps/>
    </w:rPr>
  </w:style>
  <w:style w:type="character" w:styleId="SubtleReference">
    <w:name w:val="Subtle Reference"/>
    <w:basedOn w:val="DefaultParagraphFont"/>
    <w:uiPriority w:val="31"/>
    <w:qFormat/>
    <w:rsid w:val="00332E8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332E8A"/>
    <w:rPr>
      <w:b/>
      <w:bCs/>
      <w:smallCaps/>
      <w:u w:val="single"/>
    </w:rPr>
  </w:style>
  <w:style w:type="character" w:styleId="BookTitle">
    <w:name w:val="Book Title"/>
    <w:basedOn w:val="DefaultParagraphFont"/>
    <w:uiPriority w:val="33"/>
    <w:qFormat/>
    <w:rsid w:val="00332E8A"/>
    <w:rPr>
      <w:b w:val="0"/>
      <w:bCs w:val="0"/>
      <w:smallCaps/>
      <w:spacing w:val="5"/>
    </w:rPr>
  </w:style>
  <w:style w:type="paragraph" w:styleId="TOC1">
    <w:name w:val="toc 1"/>
    <w:basedOn w:val="Normal"/>
    <w:next w:val="Normal"/>
    <w:autoRedefine/>
    <w:uiPriority w:val="39"/>
    <w:unhideWhenUsed/>
    <w:rsid w:val="00332E8A"/>
    <w:pPr>
      <w:spacing w:after="100"/>
    </w:pPr>
  </w:style>
  <w:style w:type="character" w:styleId="Hyperlink">
    <w:name w:val="Hyperlink"/>
    <w:basedOn w:val="DefaultParagraphFont"/>
    <w:uiPriority w:val="99"/>
    <w:unhideWhenUsed/>
    <w:rsid w:val="00332E8A"/>
    <w:rPr>
      <w:color w:val="0563C1" w:themeColor="hyperlink"/>
      <w:u w:val="single"/>
    </w:rPr>
  </w:style>
  <w:style w:type="paragraph" w:styleId="NormalWeb">
    <w:name w:val="Normal (Web)"/>
    <w:basedOn w:val="Normal"/>
    <w:uiPriority w:val="99"/>
    <w:semiHidden/>
    <w:unhideWhenUsed/>
    <w:rsid w:val="00570E3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katex-mathml">
    <w:name w:val="katex-mathml"/>
    <w:basedOn w:val="DefaultParagraphFont"/>
    <w:rsid w:val="00570E32"/>
  </w:style>
  <w:style w:type="paragraph" w:styleId="Revision">
    <w:name w:val="Revision"/>
    <w:hidden/>
    <w:uiPriority w:val="99"/>
    <w:semiHidden/>
    <w:rsid w:val="004A31E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51689">
      <w:bodyDiv w:val="1"/>
      <w:marLeft w:val="0"/>
      <w:marRight w:val="0"/>
      <w:marTop w:val="0"/>
      <w:marBottom w:val="0"/>
      <w:divBdr>
        <w:top w:val="none" w:sz="0" w:space="0" w:color="auto"/>
        <w:left w:val="none" w:sz="0" w:space="0" w:color="auto"/>
        <w:bottom w:val="none" w:sz="0" w:space="0" w:color="auto"/>
        <w:right w:val="none" w:sz="0" w:space="0" w:color="auto"/>
      </w:divBdr>
    </w:div>
    <w:div w:id="72355739">
      <w:bodyDiv w:val="1"/>
      <w:marLeft w:val="0"/>
      <w:marRight w:val="0"/>
      <w:marTop w:val="0"/>
      <w:marBottom w:val="0"/>
      <w:divBdr>
        <w:top w:val="none" w:sz="0" w:space="0" w:color="auto"/>
        <w:left w:val="none" w:sz="0" w:space="0" w:color="auto"/>
        <w:bottom w:val="none" w:sz="0" w:space="0" w:color="auto"/>
        <w:right w:val="none" w:sz="0" w:space="0" w:color="auto"/>
      </w:divBdr>
    </w:div>
    <w:div w:id="86468270">
      <w:bodyDiv w:val="1"/>
      <w:marLeft w:val="0"/>
      <w:marRight w:val="0"/>
      <w:marTop w:val="0"/>
      <w:marBottom w:val="0"/>
      <w:divBdr>
        <w:top w:val="none" w:sz="0" w:space="0" w:color="auto"/>
        <w:left w:val="none" w:sz="0" w:space="0" w:color="auto"/>
        <w:bottom w:val="none" w:sz="0" w:space="0" w:color="auto"/>
        <w:right w:val="none" w:sz="0" w:space="0" w:color="auto"/>
      </w:divBdr>
    </w:div>
    <w:div w:id="87426824">
      <w:bodyDiv w:val="1"/>
      <w:marLeft w:val="0"/>
      <w:marRight w:val="0"/>
      <w:marTop w:val="0"/>
      <w:marBottom w:val="0"/>
      <w:divBdr>
        <w:top w:val="none" w:sz="0" w:space="0" w:color="auto"/>
        <w:left w:val="none" w:sz="0" w:space="0" w:color="auto"/>
        <w:bottom w:val="none" w:sz="0" w:space="0" w:color="auto"/>
        <w:right w:val="none" w:sz="0" w:space="0" w:color="auto"/>
      </w:divBdr>
    </w:div>
    <w:div w:id="233243917">
      <w:bodyDiv w:val="1"/>
      <w:marLeft w:val="0"/>
      <w:marRight w:val="0"/>
      <w:marTop w:val="0"/>
      <w:marBottom w:val="0"/>
      <w:divBdr>
        <w:top w:val="none" w:sz="0" w:space="0" w:color="auto"/>
        <w:left w:val="none" w:sz="0" w:space="0" w:color="auto"/>
        <w:bottom w:val="none" w:sz="0" w:space="0" w:color="auto"/>
        <w:right w:val="none" w:sz="0" w:space="0" w:color="auto"/>
      </w:divBdr>
    </w:div>
    <w:div w:id="256328237">
      <w:bodyDiv w:val="1"/>
      <w:marLeft w:val="0"/>
      <w:marRight w:val="0"/>
      <w:marTop w:val="0"/>
      <w:marBottom w:val="0"/>
      <w:divBdr>
        <w:top w:val="none" w:sz="0" w:space="0" w:color="auto"/>
        <w:left w:val="none" w:sz="0" w:space="0" w:color="auto"/>
        <w:bottom w:val="none" w:sz="0" w:space="0" w:color="auto"/>
        <w:right w:val="none" w:sz="0" w:space="0" w:color="auto"/>
      </w:divBdr>
    </w:div>
    <w:div w:id="366683969">
      <w:bodyDiv w:val="1"/>
      <w:marLeft w:val="0"/>
      <w:marRight w:val="0"/>
      <w:marTop w:val="0"/>
      <w:marBottom w:val="0"/>
      <w:divBdr>
        <w:top w:val="none" w:sz="0" w:space="0" w:color="auto"/>
        <w:left w:val="none" w:sz="0" w:space="0" w:color="auto"/>
        <w:bottom w:val="none" w:sz="0" w:space="0" w:color="auto"/>
        <w:right w:val="none" w:sz="0" w:space="0" w:color="auto"/>
      </w:divBdr>
    </w:div>
    <w:div w:id="444203080">
      <w:bodyDiv w:val="1"/>
      <w:marLeft w:val="0"/>
      <w:marRight w:val="0"/>
      <w:marTop w:val="0"/>
      <w:marBottom w:val="0"/>
      <w:divBdr>
        <w:top w:val="none" w:sz="0" w:space="0" w:color="auto"/>
        <w:left w:val="none" w:sz="0" w:space="0" w:color="auto"/>
        <w:bottom w:val="none" w:sz="0" w:space="0" w:color="auto"/>
        <w:right w:val="none" w:sz="0" w:space="0" w:color="auto"/>
      </w:divBdr>
    </w:div>
    <w:div w:id="487940780">
      <w:bodyDiv w:val="1"/>
      <w:marLeft w:val="0"/>
      <w:marRight w:val="0"/>
      <w:marTop w:val="0"/>
      <w:marBottom w:val="0"/>
      <w:divBdr>
        <w:top w:val="none" w:sz="0" w:space="0" w:color="auto"/>
        <w:left w:val="none" w:sz="0" w:space="0" w:color="auto"/>
        <w:bottom w:val="none" w:sz="0" w:space="0" w:color="auto"/>
        <w:right w:val="none" w:sz="0" w:space="0" w:color="auto"/>
      </w:divBdr>
    </w:div>
    <w:div w:id="579481623">
      <w:bodyDiv w:val="1"/>
      <w:marLeft w:val="0"/>
      <w:marRight w:val="0"/>
      <w:marTop w:val="0"/>
      <w:marBottom w:val="0"/>
      <w:divBdr>
        <w:top w:val="none" w:sz="0" w:space="0" w:color="auto"/>
        <w:left w:val="none" w:sz="0" w:space="0" w:color="auto"/>
        <w:bottom w:val="none" w:sz="0" w:space="0" w:color="auto"/>
        <w:right w:val="none" w:sz="0" w:space="0" w:color="auto"/>
      </w:divBdr>
    </w:div>
    <w:div w:id="891622726">
      <w:bodyDiv w:val="1"/>
      <w:marLeft w:val="0"/>
      <w:marRight w:val="0"/>
      <w:marTop w:val="0"/>
      <w:marBottom w:val="0"/>
      <w:divBdr>
        <w:top w:val="none" w:sz="0" w:space="0" w:color="auto"/>
        <w:left w:val="none" w:sz="0" w:space="0" w:color="auto"/>
        <w:bottom w:val="none" w:sz="0" w:space="0" w:color="auto"/>
        <w:right w:val="none" w:sz="0" w:space="0" w:color="auto"/>
      </w:divBdr>
    </w:div>
    <w:div w:id="1056858539">
      <w:bodyDiv w:val="1"/>
      <w:marLeft w:val="0"/>
      <w:marRight w:val="0"/>
      <w:marTop w:val="0"/>
      <w:marBottom w:val="0"/>
      <w:divBdr>
        <w:top w:val="none" w:sz="0" w:space="0" w:color="auto"/>
        <w:left w:val="none" w:sz="0" w:space="0" w:color="auto"/>
        <w:bottom w:val="none" w:sz="0" w:space="0" w:color="auto"/>
        <w:right w:val="none" w:sz="0" w:space="0" w:color="auto"/>
      </w:divBdr>
    </w:div>
    <w:div w:id="1184127006">
      <w:bodyDiv w:val="1"/>
      <w:marLeft w:val="0"/>
      <w:marRight w:val="0"/>
      <w:marTop w:val="0"/>
      <w:marBottom w:val="0"/>
      <w:divBdr>
        <w:top w:val="none" w:sz="0" w:space="0" w:color="auto"/>
        <w:left w:val="none" w:sz="0" w:space="0" w:color="auto"/>
        <w:bottom w:val="none" w:sz="0" w:space="0" w:color="auto"/>
        <w:right w:val="none" w:sz="0" w:space="0" w:color="auto"/>
      </w:divBdr>
    </w:div>
    <w:div w:id="1244797775">
      <w:bodyDiv w:val="1"/>
      <w:marLeft w:val="0"/>
      <w:marRight w:val="0"/>
      <w:marTop w:val="0"/>
      <w:marBottom w:val="0"/>
      <w:divBdr>
        <w:top w:val="none" w:sz="0" w:space="0" w:color="auto"/>
        <w:left w:val="none" w:sz="0" w:space="0" w:color="auto"/>
        <w:bottom w:val="none" w:sz="0" w:space="0" w:color="auto"/>
        <w:right w:val="none" w:sz="0" w:space="0" w:color="auto"/>
      </w:divBdr>
    </w:div>
    <w:div w:id="1412586171">
      <w:bodyDiv w:val="1"/>
      <w:marLeft w:val="0"/>
      <w:marRight w:val="0"/>
      <w:marTop w:val="0"/>
      <w:marBottom w:val="0"/>
      <w:divBdr>
        <w:top w:val="none" w:sz="0" w:space="0" w:color="auto"/>
        <w:left w:val="none" w:sz="0" w:space="0" w:color="auto"/>
        <w:bottom w:val="none" w:sz="0" w:space="0" w:color="auto"/>
        <w:right w:val="none" w:sz="0" w:space="0" w:color="auto"/>
      </w:divBdr>
    </w:div>
    <w:div w:id="1449813452">
      <w:bodyDiv w:val="1"/>
      <w:marLeft w:val="0"/>
      <w:marRight w:val="0"/>
      <w:marTop w:val="0"/>
      <w:marBottom w:val="0"/>
      <w:divBdr>
        <w:top w:val="none" w:sz="0" w:space="0" w:color="auto"/>
        <w:left w:val="none" w:sz="0" w:space="0" w:color="auto"/>
        <w:bottom w:val="none" w:sz="0" w:space="0" w:color="auto"/>
        <w:right w:val="none" w:sz="0" w:space="0" w:color="auto"/>
      </w:divBdr>
    </w:div>
    <w:div w:id="1566794172">
      <w:bodyDiv w:val="1"/>
      <w:marLeft w:val="0"/>
      <w:marRight w:val="0"/>
      <w:marTop w:val="0"/>
      <w:marBottom w:val="0"/>
      <w:divBdr>
        <w:top w:val="none" w:sz="0" w:space="0" w:color="auto"/>
        <w:left w:val="none" w:sz="0" w:space="0" w:color="auto"/>
        <w:bottom w:val="none" w:sz="0" w:space="0" w:color="auto"/>
        <w:right w:val="none" w:sz="0" w:space="0" w:color="auto"/>
      </w:divBdr>
    </w:div>
    <w:div w:id="1592662027">
      <w:bodyDiv w:val="1"/>
      <w:marLeft w:val="0"/>
      <w:marRight w:val="0"/>
      <w:marTop w:val="0"/>
      <w:marBottom w:val="0"/>
      <w:divBdr>
        <w:top w:val="none" w:sz="0" w:space="0" w:color="auto"/>
        <w:left w:val="none" w:sz="0" w:space="0" w:color="auto"/>
        <w:bottom w:val="none" w:sz="0" w:space="0" w:color="auto"/>
        <w:right w:val="none" w:sz="0" w:space="0" w:color="auto"/>
      </w:divBdr>
    </w:div>
    <w:div w:id="1595898108">
      <w:bodyDiv w:val="1"/>
      <w:marLeft w:val="0"/>
      <w:marRight w:val="0"/>
      <w:marTop w:val="0"/>
      <w:marBottom w:val="0"/>
      <w:divBdr>
        <w:top w:val="none" w:sz="0" w:space="0" w:color="auto"/>
        <w:left w:val="none" w:sz="0" w:space="0" w:color="auto"/>
        <w:bottom w:val="none" w:sz="0" w:space="0" w:color="auto"/>
        <w:right w:val="none" w:sz="0" w:space="0" w:color="auto"/>
      </w:divBdr>
    </w:div>
    <w:div w:id="1840654955">
      <w:bodyDiv w:val="1"/>
      <w:marLeft w:val="0"/>
      <w:marRight w:val="0"/>
      <w:marTop w:val="0"/>
      <w:marBottom w:val="0"/>
      <w:divBdr>
        <w:top w:val="none" w:sz="0" w:space="0" w:color="auto"/>
        <w:left w:val="none" w:sz="0" w:space="0" w:color="auto"/>
        <w:bottom w:val="none" w:sz="0" w:space="0" w:color="auto"/>
        <w:right w:val="none" w:sz="0" w:space="0" w:color="auto"/>
      </w:divBdr>
    </w:div>
    <w:div w:id="1976138935">
      <w:bodyDiv w:val="1"/>
      <w:marLeft w:val="0"/>
      <w:marRight w:val="0"/>
      <w:marTop w:val="0"/>
      <w:marBottom w:val="0"/>
      <w:divBdr>
        <w:top w:val="none" w:sz="0" w:space="0" w:color="auto"/>
        <w:left w:val="none" w:sz="0" w:space="0" w:color="auto"/>
        <w:bottom w:val="none" w:sz="0" w:space="0" w:color="auto"/>
        <w:right w:val="none" w:sz="0" w:space="0" w:color="auto"/>
      </w:divBdr>
    </w:div>
    <w:div w:id="1978602325">
      <w:bodyDiv w:val="1"/>
      <w:marLeft w:val="0"/>
      <w:marRight w:val="0"/>
      <w:marTop w:val="0"/>
      <w:marBottom w:val="0"/>
      <w:divBdr>
        <w:top w:val="none" w:sz="0" w:space="0" w:color="auto"/>
        <w:left w:val="none" w:sz="0" w:space="0" w:color="auto"/>
        <w:bottom w:val="none" w:sz="0" w:space="0" w:color="auto"/>
        <w:right w:val="none" w:sz="0" w:space="0" w:color="auto"/>
      </w:divBdr>
    </w:div>
    <w:div w:id="2072069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DC703B-2F2D-481E-BCEC-4EA6225F5956}">
  <ds:schemaRefs>
    <ds:schemaRef ds:uri="http://schemas.openxmlformats.org/officeDocument/2006/bibliography"/>
  </ds:schemaRefs>
</ds:datastoreItem>
</file>

<file path=docMetadata/LabelInfo.xml><?xml version="1.0" encoding="utf-8"?>
<clbl:labelList xmlns:clbl="http://schemas.microsoft.com/office/2020/mipLabelMetadata">
  <clbl:label id="{cc95de1b-97f5-4f93-b4ba-fe68b852cf91}" enabled="0" method="" siteId="{cc95de1b-97f5-4f93-b4ba-fe68b852cf91}" removed="1"/>
</clbl:labelList>
</file>

<file path=docProps/app.xml><?xml version="1.0" encoding="utf-8"?>
<Properties xmlns="http://schemas.openxmlformats.org/officeDocument/2006/extended-properties" xmlns:vt="http://schemas.openxmlformats.org/officeDocument/2006/docPropsVTypes">
  <Template>Normal.dotm</Template>
  <TotalTime>18</TotalTime>
  <Pages>6</Pages>
  <Words>2752</Words>
  <Characters>15690</Characters>
  <Application>Microsoft Office Word</Application>
  <DocSecurity>0</DocSecurity>
  <Lines>130</Lines>
  <Paragraphs>36</Paragraphs>
  <ScaleCrop>false</ScaleCrop>
  <Company/>
  <LinksUpToDate>false</LinksUpToDate>
  <CharactersWithSpaces>18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ia Walker</dc:creator>
  <cp:keywords/>
  <dc:description/>
  <cp:lastModifiedBy>Alicia Walker</cp:lastModifiedBy>
  <cp:revision>149</cp:revision>
  <dcterms:created xsi:type="dcterms:W3CDTF">2025-12-13T12:19:00Z</dcterms:created>
  <dcterms:modified xsi:type="dcterms:W3CDTF">2026-05-14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5-12-12T14:03:42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a27d0910-7182-47b7-ae03-6968f90ffe0d</vt:lpwstr>
  </property>
  <property fmtid="{D5CDD505-2E9C-101B-9397-08002B2CF9AE}" pid="8" name="MSIP_Label_0f488380-630a-4f55-a077-a19445e3f360_ContentBits">
    <vt:lpwstr>0</vt:lpwstr>
  </property>
  <property fmtid="{D5CDD505-2E9C-101B-9397-08002B2CF9AE}" pid="9" name="MSIP_Label_0f488380-630a-4f55-a077-a19445e3f360_Tag">
    <vt:lpwstr>50, 3, 0, 1</vt:lpwstr>
  </property>
</Properties>
</file>